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A551F" w14:textId="77777777" w:rsidR="006944C0" w:rsidRDefault="006944C0" w:rsidP="006944C0">
      <w:pPr>
        <w:widowControl w:val="0"/>
        <w:rPr>
          <w:rFonts w:ascii="Arial" w:hAnsi="Arial" w:cs="Arial"/>
          <w:b/>
          <w:bCs/>
          <w:color w:val="000000" w:themeColor="text1"/>
        </w:rPr>
      </w:pPr>
      <w:r w:rsidRPr="0086185E">
        <w:rPr>
          <w:rFonts w:ascii="Arial" w:hAnsi="Arial" w:cs="Arial"/>
          <w:b/>
          <w:bCs/>
          <w:color w:val="000000" w:themeColor="text1"/>
        </w:rPr>
        <w:t>C</w:t>
      </w:r>
      <w:r>
        <w:rPr>
          <w:rFonts w:ascii="Arial" w:hAnsi="Arial" w:cs="Arial"/>
          <w:b/>
          <w:bCs/>
          <w:color w:val="000000" w:themeColor="text1"/>
        </w:rPr>
        <w:t>onstructs</w:t>
      </w:r>
    </w:p>
    <w:p w14:paraId="4B204A72" w14:textId="61333923" w:rsidR="006944C0" w:rsidRDefault="006944C0" w:rsidP="006944C0">
      <w:pPr>
        <w:rPr>
          <w:rFonts w:ascii="Arial" w:hAnsi="Arial" w:cs="Arial"/>
        </w:rPr>
      </w:pPr>
      <w:r>
        <w:rPr>
          <w:rFonts w:ascii="Arial" w:hAnsi="Arial" w:cs="Arial"/>
        </w:rPr>
        <w:t>The following sequence for 5cc7</w:t>
      </w:r>
      <w:r w:rsidR="009E1046">
        <w:rPr>
          <w:rFonts w:ascii="Symbol" w:hAnsi="Symbol" w:cs="Arial"/>
        </w:rPr>
        <w:t>a</w:t>
      </w:r>
      <w:r>
        <w:rPr>
          <w:rFonts w:ascii="Arial" w:hAnsi="Arial" w:cs="Arial"/>
        </w:rPr>
        <w:t xml:space="preserve"> was subcloned into the pZ4 zeocin-resistance MSCV vector (MCS-IRES-</w:t>
      </w:r>
      <w:proofErr w:type="spellStart"/>
      <w:r>
        <w:rPr>
          <w:rFonts w:ascii="Arial" w:hAnsi="Arial" w:cs="Arial"/>
        </w:rPr>
        <w:t>Zeo</w:t>
      </w:r>
      <w:proofErr w:type="spellEnd"/>
      <w:r>
        <w:rPr>
          <w:rFonts w:ascii="Arial" w:hAnsi="Arial" w:cs="Arial"/>
        </w:rPr>
        <w:t>) resistance through 5’XhoI and 3’EcoRI:</w:t>
      </w:r>
    </w:p>
    <w:p w14:paraId="30D4DC7E" w14:textId="77777777" w:rsidR="006944C0" w:rsidRDefault="006944C0" w:rsidP="006944C0">
      <w:pPr>
        <w:rPr>
          <w:rFonts w:ascii="Arial" w:hAnsi="Arial" w:cs="Arial"/>
        </w:rPr>
      </w:pPr>
    </w:p>
    <w:p w14:paraId="711BA8E2" w14:textId="77777777" w:rsidR="006944C0" w:rsidRPr="00363439" w:rsidRDefault="006944C0" w:rsidP="006944C0">
      <w:pPr>
        <w:rPr>
          <w:rFonts w:ascii="Arial" w:hAnsi="Arial" w:cs="Arial"/>
          <w:color w:val="000000"/>
        </w:rPr>
      </w:pPr>
      <w:r w:rsidRPr="00363439">
        <w:rPr>
          <w:rFonts w:ascii="Arial" w:hAnsi="Arial" w:cs="Arial"/>
          <w:color w:val="000000"/>
        </w:rPr>
        <w:t>cctcgagcgccaccatggagaggaacctgggagctgtgctggggattctgtgggtgcagatttgctgggtgagaggagatcaggtggagcagagtccttcagccctgagcctccacgagggaaccggttctgctctgagatgcaattttactaccaccatgagggctgtgcagtggttccgaaagaattccaggggcagcctcatcaatctgttctacttggcttcaggaacaaaggagaatgggaggctaaagtcagcatttgattctaaggagcgctacagcaccctgcacatcagggatgcccagctggaggactcaggcacttacttctgtgctgctgaggcttccaataccaacaaagtcgtctttggaacagggaccagattacaagtattaccaaacatccagaacccagaacctgctgtgtaccagttaaaagatcctcggtctcaggacagcaccctctgcctgttcaccgactttgactcccaaatcaatgtgccgaaaaccatggaatctggaacgttcatcactgacaaaactgtgctggacatgaaagctatggattccaagagcaatggggccattgcctggagcaaccagacaagcttcacctgccaagatatcttcaaagagaccaacgccacctaccccagttcagacgttccctgtgatgccacgttgaccgagaaaagctttgaaacagatatgaacctaaactttcaaaacctgtcagttatgggactccgaatcctcctgctgaaagtagcgggatttaacctgctcatgacgctgaggctgtggtccagtgcggccgcatgataaagatctggatcctgactgagtgagaattc</w:t>
      </w:r>
    </w:p>
    <w:p w14:paraId="4D2AE182" w14:textId="77777777" w:rsidR="006944C0" w:rsidRDefault="006944C0" w:rsidP="006944C0">
      <w:pPr>
        <w:rPr>
          <w:rFonts w:ascii="Arial" w:hAnsi="Arial" w:cs="Arial"/>
        </w:rPr>
      </w:pPr>
    </w:p>
    <w:p w14:paraId="011A185D" w14:textId="0523D13B" w:rsidR="006944C0" w:rsidRDefault="006944C0" w:rsidP="006944C0">
      <w:pPr>
        <w:rPr>
          <w:rFonts w:ascii="Arial" w:hAnsi="Arial" w:cs="Arial"/>
        </w:rPr>
      </w:pPr>
      <w:r>
        <w:rPr>
          <w:rFonts w:ascii="Arial" w:hAnsi="Arial" w:cs="Arial"/>
        </w:rPr>
        <w:t>The following sequence for 5cc7</w:t>
      </w:r>
      <w:r w:rsidR="009E1046">
        <w:rPr>
          <w:rFonts w:ascii="Symbol" w:hAnsi="Symbol" w:cs="Arial"/>
        </w:rPr>
        <w:t>b</w:t>
      </w:r>
      <w:r>
        <w:rPr>
          <w:rFonts w:ascii="Arial" w:hAnsi="Arial" w:cs="Arial"/>
        </w:rPr>
        <w:t>G was subcloned into the pP2 puromycin-resistance MSCV vector (MCS-IRES-puro) resistance through 5’XhoI and 3’BamHI:</w:t>
      </w:r>
    </w:p>
    <w:p w14:paraId="61255CFC" w14:textId="77777777" w:rsidR="006944C0" w:rsidRDefault="006944C0" w:rsidP="006944C0">
      <w:pPr>
        <w:rPr>
          <w:rFonts w:ascii="Arial" w:hAnsi="Arial" w:cs="Arial"/>
        </w:rPr>
      </w:pPr>
    </w:p>
    <w:p w14:paraId="716D0809" w14:textId="77777777" w:rsidR="006944C0" w:rsidRPr="009A0BA6" w:rsidRDefault="006944C0" w:rsidP="006944C0">
      <w:pPr>
        <w:rPr>
          <w:rFonts w:ascii="Arial" w:hAnsi="Arial" w:cs="Arial"/>
          <w:color w:val="000000"/>
        </w:rPr>
      </w:pPr>
      <w:r w:rsidRPr="00363439">
        <w:rPr>
          <w:rFonts w:ascii="Arial" w:hAnsi="Arial" w:cs="Arial"/>
          <w:color w:val="000000"/>
        </w:rPr>
        <w:t>actcgagcgccaccatggctacaaggctcctctgttacacagtactttgtctcctgggtgcaagaattttgaattcaaaagtcattcagactccaagatatctggtgaaagggcaaggacaaaaagcaaagatgaggtgtatccctgaaaagggacatccagttgtattctggtatcaacaaaataagaacaatgagtttaaatttttgattaactttcagaatcaagaagttcttcagcaaatagacatgactgaaaaacgattctctgctgagtgtccttcaaactcaccttgcagcctagaaattcagtcctctgaggcaggagactcagcactgtacctctgtgccagcagtctgaacaatgcaaactccgactacaccttcggctcagggaccaggcttttggtaatagaggatctgagaaatgtgactccacccaaggtctccttgtttgagccatcaaaagcagagattgcaaacaaacaaaaggctaccctcgtgtgcttggccaggggcttcttccctgaccacgtggagctgagctggtgggtgaatggcaaggaggtccacagtggggtcagcacggaccctcaggcctacaaggagagcaattatagccactgcctgagcagccgcctgagggtctctgctaccttctggcacaatcctcgcaaccacttccgctgccaagtgcagttccatgggctttcagaggaggacaagtggccagagggctcacccaaacctgtcacacagaacatcagtgcagaggcctggggccgagcagactgtgggattacctcagcatcctatcaacaaggggtcttgtctgccaccatcctctatgagatcctgctagggaaagccaccctgtatgctgtgcttgtcagtacactggtggtgatggctatggtcaaaagaaagaattccgcggccgcaggtggaggcggatcaggtggcggtggaagtggaggtggtggatc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aagctgagcaaagaccccaacgagaagcgcgatcacatggtcctgctggagttcgtgaccgccgccgggatcactctcggcatggacgagctgtacaagtaatgaggatcctga</w:t>
      </w:r>
    </w:p>
    <w:p w14:paraId="7EDA3A6D" w14:textId="5B2E520B" w:rsidR="006944C0" w:rsidRDefault="006944C0" w:rsidP="006944C0">
      <w:pPr>
        <w:spacing w:before="100" w:beforeAutospacing="1" w:after="100" w:afterAutospacing="1"/>
        <w:rPr>
          <w:rFonts w:ascii="Arial" w:hAnsi="Arial" w:cs="Arial"/>
          <w:color w:val="333333"/>
        </w:rPr>
      </w:pPr>
      <w:r w:rsidRPr="00904891">
        <w:rPr>
          <w:rFonts w:ascii="Arial" w:hAnsi="Arial" w:cs="Arial"/>
          <w:color w:val="333333"/>
          <w:shd w:val="clear" w:color="auto" w:fill="FFFFFF"/>
        </w:rPr>
        <w:t>Full-length CD3</w:t>
      </w:r>
      <w:r w:rsidR="009E1046">
        <w:rPr>
          <w:rFonts w:ascii="Symbol" w:hAnsi="Symbol" w:cs="Arial"/>
          <w:color w:val="333333"/>
          <w:shd w:val="clear" w:color="auto" w:fill="FFFFFF"/>
        </w:rPr>
        <w:t>d</w:t>
      </w:r>
      <w:r w:rsidR="009E1046" w:rsidRPr="00904891">
        <w:rPr>
          <w:rFonts w:ascii="Arial" w:hAnsi="Arial" w:cs="Arial"/>
          <w:color w:val="333333"/>
          <w:shd w:val="clear" w:color="auto" w:fill="FFFFFF"/>
        </w:rPr>
        <w:t xml:space="preserve">, </w:t>
      </w:r>
      <w:r w:rsidR="00CA1279">
        <w:rPr>
          <w:rFonts w:ascii="Symbol" w:hAnsi="Symbol" w:cs="Arial"/>
          <w:color w:val="333333"/>
          <w:shd w:val="clear" w:color="auto" w:fill="FFFFFF"/>
        </w:rPr>
        <w:t>e</w:t>
      </w:r>
      <w:r w:rsidR="009E1046" w:rsidRPr="00904891">
        <w:rPr>
          <w:rFonts w:ascii="Arial" w:hAnsi="Arial" w:cs="Arial"/>
          <w:color w:val="333333"/>
          <w:shd w:val="clear" w:color="auto" w:fill="FFFFFF"/>
        </w:rPr>
        <w:t xml:space="preserve">, </w:t>
      </w:r>
      <w:r w:rsidR="00CA1279">
        <w:rPr>
          <w:rFonts w:ascii="Symbol" w:hAnsi="Symbol" w:cs="Arial"/>
          <w:color w:val="333333"/>
          <w:shd w:val="clear" w:color="auto" w:fill="FFFFFF"/>
        </w:rPr>
        <w:t>g</w:t>
      </w:r>
      <w:r w:rsidR="009E1046" w:rsidRPr="00904891">
        <w:rPr>
          <w:rFonts w:ascii="Arial" w:hAnsi="Arial" w:cs="Arial"/>
          <w:color w:val="333333"/>
          <w:shd w:val="clear" w:color="auto" w:fill="FFFFFF"/>
        </w:rPr>
        <w:t xml:space="preserve">, </w:t>
      </w:r>
      <w:r w:rsidRPr="00904891">
        <w:rPr>
          <w:rFonts w:ascii="Arial" w:hAnsi="Arial" w:cs="Arial"/>
          <w:color w:val="333333"/>
          <w:shd w:val="clear" w:color="auto" w:fill="FFFFFF"/>
        </w:rPr>
        <w:t xml:space="preserve">and </w:t>
      </w:r>
      <w:r w:rsidR="009E1046">
        <w:rPr>
          <w:rFonts w:ascii="Symbol" w:hAnsi="Symbol" w:cs="Arial"/>
          <w:color w:val="333333"/>
          <w:shd w:val="clear" w:color="auto" w:fill="FFFFFF"/>
        </w:rPr>
        <w:t>z</w:t>
      </w:r>
      <w:r w:rsidR="009E1046" w:rsidRPr="00904891">
        <w:rPr>
          <w:rFonts w:ascii="Arial" w:hAnsi="Arial" w:cs="Arial"/>
          <w:color w:val="333333"/>
          <w:shd w:val="clear" w:color="auto" w:fill="FFFFFF"/>
        </w:rPr>
        <w:t xml:space="preserve"> </w:t>
      </w:r>
      <w:r w:rsidRPr="00904891">
        <w:rPr>
          <w:rFonts w:ascii="Arial" w:hAnsi="Arial" w:cs="Arial"/>
          <w:color w:val="333333"/>
          <w:shd w:val="clear" w:color="auto" w:fill="FFFFFF"/>
        </w:rPr>
        <w:t>were encoded on a poly-</w:t>
      </w:r>
      <w:proofErr w:type="spellStart"/>
      <w:r w:rsidRPr="00904891">
        <w:rPr>
          <w:rFonts w:ascii="Arial" w:hAnsi="Arial" w:cs="Arial"/>
          <w:color w:val="333333"/>
          <w:shd w:val="clear" w:color="auto" w:fill="FFFFFF"/>
        </w:rPr>
        <w:t>cistronic</w:t>
      </w:r>
      <w:proofErr w:type="spellEnd"/>
      <w:r w:rsidRPr="00904891">
        <w:rPr>
          <w:rFonts w:ascii="Arial" w:hAnsi="Arial" w:cs="Arial"/>
          <w:color w:val="333333"/>
          <w:shd w:val="clear" w:color="auto" w:fill="FFFFFF"/>
        </w:rPr>
        <w:t xml:space="preserve"> construct as previously described </w:t>
      </w:r>
      <w:r>
        <w:rPr>
          <w:rFonts w:ascii="Arial" w:hAnsi="Arial" w:cs="Arial"/>
          <w:color w:val="333333"/>
          <w:shd w:val="clear" w:color="auto" w:fill="FFFFFF"/>
        </w:rPr>
        <w:fldChar w:fldCharType="begin">
          <w:fldData xml:space="preserve">PEVuZE5vdGU+PENpdGU+PEF1dGhvcj5Ib2xzdDwvQXV0aG9yPjxZZWFyPjIwMDg8L1llYXI+PFJl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</w:fldData>
        </w:fldChar>
      </w:r>
      <w:r w:rsidR="00A90B1E">
        <w:rPr>
          <w:rFonts w:ascii="Arial" w:hAnsi="Arial" w:cs="Arial"/>
          <w:color w:val="333333"/>
          <w:shd w:val="clear" w:color="auto" w:fill="FFFFFF"/>
        </w:rPr>
        <w:instrText xml:space="preserve"> ADDIN EN.CITE </w:instrText>
      </w:r>
      <w:r w:rsidR="00A90B1E">
        <w:rPr>
          <w:rFonts w:ascii="Arial" w:hAnsi="Arial" w:cs="Arial"/>
          <w:color w:val="333333"/>
          <w:shd w:val="clear" w:color="auto" w:fill="FFFFFF"/>
        </w:rPr>
        <w:fldChar w:fldCharType="begin">
          <w:fldData xml:space="preserve">PEVuZE5vdGU+PENpdGU+PEF1dGhvcj5Ib2xzdDwvQXV0aG9yPjxZZWFyPjIwMDg8L1llYXI+PFJl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</w:fldData>
        </w:fldChar>
      </w:r>
      <w:r w:rsidR="00A90B1E">
        <w:rPr>
          <w:rFonts w:ascii="Arial" w:hAnsi="Arial" w:cs="Arial"/>
          <w:color w:val="333333"/>
          <w:shd w:val="clear" w:color="auto" w:fill="FFFFFF"/>
        </w:rPr>
        <w:instrText xml:space="preserve"> ADDIN EN.CITE.DATA </w:instrText>
      </w:r>
      <w:r w:rsidR="00A90B1E">
        <w:rPr>
          <w:rFonts w:ascii="Arial" w:hAnsi="Arial" w:cs="Arial"/>
          <w:color w:val="333333"/>
          <w:shd w:val="clear" w:color="auto" w:fill="FFFFFF"/>
        </w:rPr>
      </w:r>
      <w:r w:rsidR="00A90B1E">
        <w:rPr>
          <w:rFonts w:ascii="Arial" w:hAnsi="Arial" w:cs="Arial"/>
          <w:color w:val="333333"/>
          <w:shd w:val="clear" w:color="auto" w:fill="FFFFFF"/>
        </w:rPr>
        <w:fldChar w:fldCharType="end"/>
      </w:r>
      <w:r>
        <w:rPr>
          <w:rFonts w:ascii="Arial" w:hAnsi="Arial" w:cs="Arial"/>
          <w:color w:val="333333"/>
          <w:shd w:val="clear" w:color="auto" w:fill="FFFFFF"/>
        </w:rPr>
      </w:r>
      <w:r>
        <w:rPr>
          <w:rFonts w:ascii="Arial" w:hAnsi="Arial" w:cs="Arial"/>
          <w:color w:val="333333"/>
          <w:shd w:val="clear" w:color="auto" w:fill="FFFFFF"/>
        </w:rPr>
        <w:fldChar w:fldCharType="separate"/>
      </w:r>
      <w:r>
        <w:rPr>
          <w:rFonts w:ascii="Arial" w:hAnsi="Arial" w:cs="Arial"/>
          <w:noProof/>
          <w:color w:val="333333"/>
          <w:shd w:val="clear" w:color="auto" w:fill="FFFFFF"/>
        </w:rPr>
        <w:t>(Holst et al., 2008; Kuhns and Davis, 2007)</w:t>
      </w:r>
      <w:r>
        <w:rPr>
          <w:rFonts w:ascii="Arial" w:hAnsi="Arial" w:cs="Arial"/>
          <w:color w:val="333333"/>
          <w:shd w:val="clear" w:color="auto" w:fill="FFFFFF"/>
        </w:rPr>
        <w:fldChar w:fldCharType="end"/>
      </w:r>
    </w:p>
    <w:p w14:paraId="15005CDD" w14:textId="79CB4834" w:rsidR="006944C0" w:rsidRDefault="00C0127A" w:rsidP="006944C0">
      <w:pPr>
        <w:spacing w:before="100" w:beforeAutospacing="1" w:after="100" w:afterAutospacing="1"/>
        <w:rPr>
          <w:rFonts w:ascii="Arial" w:hAnsi="Arial" w:cs="Arial"/>
          <w:color w:val="333333"/>
        </w:rPr>
      </w:pPr>
      <w:r>
        <w:rPr>
          <w:rFonts w:ascii="Arial" w:hAnsi="Arial" w:cs="Arial"/>
          <w:color w:val="333333"/>
        </w:rPr>
        <w:lastRenderedPageBreak/>
        <w:t xml:space="preserve">The following </w:t>
      </w:r>
      <w:r w:rsidR="006944C0">
        <w:rPr>
          <w:rFonts w:ascii="Arial" w:hAnsi="Arial" w:cs="Arial"/>
          <w:color w:val="333333"/>
        </w:rPr>
        <w:t xml:space="preserve">CD4 </w:t>
      </w:r>
      <w:r>
        <w:rPr>
          <w:rFonts w:ascii="Arial" w:hAnsi="Arial" w:cs="Arial"/>
          <w:color w:val="333333"/>
        </w:rPr>
        <w:t xml:space="preserve">constructs </w:t>
      </w:r>
      <w:r w:rsidR="006944C0">
        <w:rPr>
          <w:rFonts w:ascii="Arial" w:hAnsi="Arial" w:cs="Arial"/>
          <w:color w:val="333333"/>
        </w:rPr>
        <w:t>WT, TMD,  Palm, Clasp, TP, TPC</w:t>
      </w:r>
      <w:r w:rsidR="001D5C28">
        <w:rPr>
          <w:rFonts w:ascii="Arial" w:hAnsi="Arial" w:cs="Arial"/>
          <w:color w:val="333333"/>
        </w:rPr>
        <w:t xml:space="preserve">, </w:t>
      </w:r>
      <w:proofErr w:type="spellStart"/>
      <w:r w:rsidR="001D5C28">
        <w:rPr>
          <w:rFonts w:ascii="Arial" w:hAnsi="Arial" w:cs="Arial"/>
          <w:color w:val="333333"/>
        </w:rPr>
        <w:t>pSS</w:t>
      </w:r>
      <w:proofErr w:type="spellEnd"/>
      <w:r w:rsidR="001D5C28">
        <w:rPr>
          <w:rFonts w:ascii="Arial" w:hAnsi="Arial" w:cs="Arial"/>
          <w:color w:val="333333"/>
        </w:rPr>
        <w:t xml:space="preserve">, </w:t>
      </w:r>
      <w:proofErr w:type="spellStart"/>
      <w:r w:rsidR="001D5C28">
        <w:rPr>
          <w:rFonts w:ascii="Arial" w:hAnsi="Arial" w:cs="Arial"/>
          <w:color w:val="333333"/>
        </w:rPr>
        <w:t>LL+pSS</w:t>
      </w:r>
      <w:proofErr w:type="spellEnd"/>
      <w:r w:rsidR="00DA3FA9">
        <w:rPr>
          <w:rFonts w:ascii="Arial" w:hAnsi="Arial" w:cs="Arial"/>
          <w:color w:val="333333"/>
        </w:rPr>
        <w:t>, and CD4-T1</w:t>
      </w:r>
      <w:r w:rsidR="006944C0">
        <w:rPr>
          <w:rFonts w:ascii="Arial" w:hAnsi="Arial" w:cs="Arial"/>
          <w:color w:val="333333"/>
        </w:rPr>
        <w:t xml:space="preserve"> were cloned by conventional molecular biology techniques, including PCR-based mutagenesis where needed, into pUC18 via 5’EcoRI and 3’HindIII. After sequence verification they were subcloned into pP2</w:t>
      </w:r>
      <w:r w:rsidR="006944C0" w:rsidRPr="00173857">
        <w:rPr>
          <w:rFonts w:ascii="Arial" w:hAnsi="Arial" w:cs="Arial"/>
        </w:rPr>
        <w:t xml:space="preserve"> </w:t>
      </w:r>
      <w:r w:rsidR="006944C0">
        <w:rPr>
          <w:rFonts w:ascii="Arial" w:hAnsi="Arial" w:cs="Arial"/>
        </w:rPr>
        <w:t>puromycin-resistance MSCV vector (MCS-IRES-puro) vectors via 5’XhoI and 3’BglII, midi-prepped (Qiagen), and sequence verified. The sequences for these constructs are as follows. Mutated codons are shown in bold uppercase letters, while the motif under interrogation is shown in bold and underlined (any non-mutated codons within the motif are bold lowercase letters and underlined)</w:t>
      </w:r>
      <w:r w:rsidR="006944C0">
        <w:rPr>
          <w:rFonts w:ascii="Arial" w:hAnsi="Arial" w:cs="Arial"/>
          <w:color w:val="333333"/>
        </w:rPr>
        <w:t xml:space="preserve">: </w:t>
      </w:r>
    </w:p>
    <w:p w14:paraId="49F7481A" w14:textId="42929109" w:rsidR="006944C0" w:rsidRPr="0020462D" w:rsidRDefault="006944C0" w:rsidP="006944C0">
      <w:pPr>
        <w:rPr>
          <w:rFonts w:ascii="Arial" w:hAnsi="Arial" w:cs="Arial"/>
          <w:b/>
          <w:bCs/>
        </w:rPr>
      </w:pPr>
      <w:r w:rsidRPr="0020462D">
        <w:rPr>
          <w:rFonts w:ascii="Arial" w:hAnsi="Arial" w:cs="Arial"/>
          <w:b/>
          <w:bCs/>
        </w:rPr>
        <w:t>WT:</w:t>
      </w:r>
    </w:p>
    <w:p w14:paraId="2E95E1AB" w14:textId="77777777" w:rsidR="006944C0" w:rsidRPr="00164F03" w:rsidRDefault="006944C0" w:rsidP="006944C0">
      <w:pPr>
        <w:rPr>
          <w:rFonts w:ascii="Arial" w:hAnsi="Arial" w:cs="Arial"/>
          <w:color w:val="000000"/>
        </w:rPr>
      </w:pPr>
      <w:r w:rsidRPr="00164F03">
        <w:rPr>
          <w:rFonts w:ascii="Arial" w:hAnsi="Arial" w:cs="Arial"/>
          <w:color w:val="000000"/>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tctcagatcaagaggctcctcagtgagaagaagacctgccagtgcccccaccggatg</w:t>
      </w:r>
      <w:r>
        <w:rPr>
          <w:rFonts w:ascii="Arial" w:hAnsi="Arial" w:cs="Arial"/>
          <w:color w:val="000000"/>
        </w:rPr>
        <w:t>cagaagagccataatctcatc</w:t>
      </w:r>
      <w:r w:rsidRPr="00164F03">
        <w:rPr>
          <w:rFonts w:ascii="Arial" w:hAnsi="Arial" w:cs="Arial"/>
          <w:color w:val="000000"/>
        </w:rPr>
        <w:t>taatgaagatcttgagtcgacaagcttgctag</w:t>
      </w:r>
    </w:p>
    <w:p w14:paraId="46FF16E4" w14:textId="77777777" w:rsidR="006944C0" w:rsidRDefault="006944C0" w:rsidP="006944C0">
      <w:pPr>
        <w:rPr>
          <w:rFonts w:ascii="Arial" w:hAnsi="Arial" w:cs="Arial"/>
        </w:rPr>
      </w:pPr>
    </w:p>
    <w:p w14:paraId="431E0464" w14:textId="15BD32D6" w:rsidR="006944C0" w:rsidRPr="0020462D" w:rsidRDefault="006944C0" w:rsidP="006944C0">
      <w:pPr>
        <w:rPr>
          <w:rFonts w:ascii="Arial" w:hAnsi="Arial" w:cs="Arial"/>
          <w:b/>
          <w:bCs/>
        </w:rPr>
      </w:pPr>
      <w:r w:rsidRPr="0020462D">
        <w:rPr>
          <w:rFonts w:ascii="Arial" w:hAnsi="Arial" w:cs="Arial"/>
          <w:b/>
          <w:bCs/>
        </w:rPr>
        <w:t>TMD:</w:t>
      </w:r>
    </w:p>
    <w:p w14:paraId="719B48D1" w14:textId="77777777" w:rsidR="006944C0" w:rsidRPr="000D7BA6"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0D7BA6">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w:t>
      </w:r>
      <w:r w:rsidRPr="000D7BA6">
        <w:rPr>
          <w:rFonts w:ascii="Arial" w:hAnsi="Arial" w:cs="Arial"/>
        </w:rPr>
        <w:lastRenderedPageBreak/>
        <w:t>cagtgttcctggcttgcgtgctgggt</w:t>
      </w:r>
      <w:r w:rsidRPr="000D7BA6">
        <w:rPr>
          <w:rFonts w:ascii="Arial" w:hAnsi="Arial" w:cs="Arial"/>
          <w:b/>
          <w:bCs/>
          <w:u w:val="single"/>
        </w:rPr>
        <w:t>GTGtccttcCTC</w:t>
      </w:r>
      <w:r w:rsidRPr="000D7BA6">
        <w:rPr>
          <w:rFonts w:ascii="Arial" w:hAnsi="Arial" w:cs="Arial"/>
        </w:rPr>
        <w:t>tttctgggtttccttgggctctgcatcctctgctgtgtcaggtgccggcaccaacagcgccaggcagcacgaatgtctcagatcaagaggctcctcagtgagaagaagacctgccagtgcccccaccggatgcagaagagccataatctcatctaatgaagatcttgagtcgacaagcttgctag</w:t>
      </w:r>
    </w:p>
    <w:p w14:paraId="6D45679E" w14:textId="77777777" w:rsidR="006944C0" w:rsidRPr="00A41729"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p>
    <w:p w14:paraId="1AA5159B" w14:textId="59232C0B" w:rsidR="006944C0" w:rsidRPr="0020462D" w:rsidRDefault="006944C0" w:rsidP="006944C0">
      <w:pPr>
        <w:rPr>
          <w:rFonts w:ascii="Arial" w:hAnsi="Arial" w:cs="Arial"/>
          <w:b/>
          <w:bCs/>
        </w:rPr>
      </w:pPr>
      <w:r w:rsidRPr="0020462D">
        <w:rPr>
          <w:rFonts w:ascii="Arial" w:hAnsi="Arial" w:cs="Arial"/>
          <w:b/>
          <w:bCs/>
        </w:rPr>
        <w:t>Palm:</w:t>
      </w:r>
    </w:p>
    <w:p w14:paraId="4A3AA2DD" w14:textId="77777777" w:rsidR="006944C0" w:rsidRPr="000D7BA6"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0D7BA6">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w:t>
      </w:r>
      <w:r w:rsidRPr="000D7BA6">
        <w:rPr>
          <w:rFonts w:ascii="Arial" w:hAnsi="Arial" w:cs="Arial"/>
          <w:b/>
          <w:bCs/>
          <w:u w:val="single"/>
        </w:rPr>
        <w:t>TCTgtcaggTCC</w:t>
      </w:r>
      <w:r w:rsidRPr="000D7BA6">
        <w:rPr>
          <w:rFonts w:ascii="Arial" w:hAnsi="Arial" w:cs="Arial"/>
        </w:rPr>
        <w:t>cggcaccaacagcgccaggcagcacgaatgtctcagatcaagaggctcctcagtgagaagaagacctgccagtgcccccaccggatgcagaagagccataatctcatctaatgaagatcttgagtcgacaagcttgctag</w:t>
      </w:r>
    </w:p>
    <w:p w14:paraId="4686E408" w14:textId="77777777" w:rsidR="006944C0"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p>
    <w:p w14:paraId="3FE6E863" w14:textId="4DDB0646" w:rsidR="006944C0" w:rsidRPr="00A41729"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r w:rsidRPr="0020462D">
        <w:rPr>
          <w:rFonts w:ascii="Arial" w:hAnsi="Arial" w:cs="Arial"/>
          <w:b/>
          <w:bCs/>
        </w:rPr>
        <w:t>Clasp:</w:t>
      </w:r>
    </w:p>
    <w:p w14:paraId="186E03DF" w14:textId="77777777" w:rsidR="006944C0" w:rsidRPr="000D7BA6"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0D7BA6">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tctcagatcaagaggctcctcagtgagaagaagacc</w:t>
      </w:r>
      <w:r w:rsidRPr="000D7BA6">
        <w:rPr>
          <w:rFonts w:ascii="Arial" w:hAnsi="Arial" w:cs="Arial"/>
          <w:b/>
          <w:bCs/>
          <w:u w:val="single"/>
        </w:rPr>
        <w:t>TCCcagTCC</w:t>
      </w:r>
      <w:r w:rsidRPr="000D7BA6">
        <w:rPr>
          <w:rFonts w:ascii="Arial" w:hAnsi="Arial" w:cs="Arial"/>
        </w:rPr>
        <w:t>ccccaccggatgcagaagagccataatctcatctaatgaagatcttgagtcgacaagcttgctag</w:t>
      </w:r>
    </w:p>
    <w:p w14:paraId="4F9736B0" w14:textId="77777777" w:rsidR="006944C0" w:rsidRPr="00A41729"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u w:val="single"/>
        </w:rPr>
      </w:pPr>
    </w:p>
    <w:p w14:paraId="7719CC02" w14:textId="583B46F4" w:rsidR="006944C0" w:rsidRDefault="006944C0" w:rsidP="006944C0">
      <w:pPr>
        <w:rPr>
          <w:rFonts w:ascii="Arial" w:hAnsi="Arial" w:cs="Arial"/>
        </w:rPr>
      </w:pPr>
      <w:r w:rsidRPr="00191B97">
        <w:rPr>
          <w:rFonts w:ascii="Arial" w:hAnsi="Arial" w:cs="Arial"/>
          <w:b/>
          <w:bCs/>
        </w:rPr>
        <w:t>TP</w:t>
      </w:r>
      <w:r>
        <w:rPr>
          <w:rFonts w:ascii="Arial" w:hAnsi="Arial" w:cs="Arial"/>
        </w:rPr>
        <w:t>:</w:t>
      </w:r>
    </w:p>
    <w:p w14:paraId="33B47345" w14:textId="77777777" w:rsidR="006944C0" w:rsidRPr="000D7BA6"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0D7BA6">
        <w:rPr>
          <w:rFonts w:ascii="Arial" w:hAnsi="Arial" w:cs="Arial"/>
        </w:rPr>
        <w:t>acggaattccgctcgagcgccaccatggtgcgagccatctctcttaggcgcttgctgctgctgctgctgcagctgtcacaactcctagctgtcactcaagggaagacgctggtgctggggaaggaaggggaatcagcagaactgccctgcgagagttccc</w:t>
      </w:r>
      <w:r w:rsidRPr="000D7BA6">
        <w:rPr>
          <w:rFonts w:ascii="Arial" w:hAnsi="Arial" w:cs="Arial"/>
        </w:rPr>
        <w:lastRenderedPageBreak/>
        <w:t>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w:t>
      </w:r>
      <w:r w:rsidRPr="00784784">
        <w:rPr>
          <w:rFonts w:ascii="Arial" w:hAnsi="Arial" w:cs="Arial"/>
          <w:b/>
          <w:bCs/>
          <w:u w:val="single"/>
        </w:rPr>
        <w:t>GTGtccttcCTC</w:t>
      </w:r>
      <w:r w:rsidRPr="000D7BA6">
        <w:rPr>
          <w:rFonts w:ascii="Arial" w:hAnsi="Arial" w:cs="Arial"/>
        </w:rPr>
        <w:t>tttctgggtttccttgggctctgcatcctctgc</w:t>
      </w:r>
      <w:r w:rsidRPr="00784784">
        <w:rPr>
          <w:rFonts w:ascii="Arial" w:hAnsi="Arial" w:cs="Arial"/>
          <w:b/>
          <w:bCs/>
          <w:u w:val="single"/>
        </w:rPr>
        <w:t>TCTgtcaggTCC</w:t>
      </w:r>
      <w:r w:rsidRPr="000D7BA6">
        <w:rPr>
          <w:rFonts w:ascii="Arial" w:hAnsi="Arial" w:cs="Arial"/>
        </w:rPr>
        <w:t>cggcaccaacagcgccaggcagcacgaatgtctcagatcaagaggctcctcagtgagaagaagacctgccagtgcccccaccggatgcagaagagccataatctcatctaatgaagatcttgagtcgacaagcttgctag</w:t>
      </w:r>
    </w:p>
    <w:p w14:paraId="2CB6F25D" w14:textId="77777777" w:rsidR="006944C0" w:rsidRPr="00A41729"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p>
    <w:p w14:paraId="017C9A87" w14:textId="7172BC0B" w:rsidR="006944C0" w:rsidRDefault="006944C0" w:rsidP="006944C0">
      <w:pPr>
        <w:rPr>
          <w:rFonts w:ascii="Arial" w:hAnsi="Arial" w:cs="Arial"/>
        </w:rPr>
      </w:pPr>
      <w:r w:rsidRPr="00191B97">
        <w:rPr>
          <w:rFonts w:ascii="Arial" w:hAnsi="Arial" w:cs="Arial"/>
          <w:b/>
          <w:bCs/>
        </w:rPr>
        <w:t>TPC</w:t>
      </w:r>
      <w:r>
        <w:rPr>
          <w:rFonts w:ascii="Arial" w:hAnsi="Arial" w:cs="Arial"/>
        </w:rPr>
        <w:t>:</w:t>
      </w:r>
    </w:p>
    <w:p w14:paraId="2440DE1F" w14:textId="028FF7EA" w:rsidR="006944C0"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784784">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w:t>
      </w:r>
      <w:r w:rsidRPr="00784784">
        <w:rPr>
          <w:rFonts w:ascii="Arial" w:hAnsi="Arial" w:cs="Arial"/>
          <w:b/>
          <w:bCs/>
          <w:u w:val="single"/>
        </w:rPr>
        <w:t>GTGtccttcCTC</w:t>
      </w:r>
      <w:r w:rsidRPr="00784784">
        <w:rPr>
          <w:rFonts w:ascii="Arial" w:hAnsi="Arial" w:cs="Arial"/>
        </w:rPr>
        <w:t>tttctgggtttccttgggctctgcatcctctgc</w:t>
      </w:r>
      <w:r w:rsidRPr="00784784">
        <w:rPr>
          <w:rFonts w:ascii="Arial" w:hAnsi="Arial" w:cs="Arial"/>
          <w:b/>
          <w:bCs/>
          <w:u w:val="single"/>
        </w:rPr>
        <w:t>TCTgtcaggTCC</w:t>
      </w:r>
      <w:r w:rsidRPr="00784784">
        <w:rPr>
          <w:rFonts w:ascii="Arial" w:hAnsi="Arial" w:cs="Arial"/>
        </w:rPr>
        <w:t>cggcaccaacagcgccaggcagcacgaatgtctcagatcaagaggctcctcagtgagaagaagacc</w:t>
      </w:r>
      <w:r w:rsidRPr="00784784">
        <w:rPr>
          <w:rFonts w:ascii="Arial" w:hAnsi="Arial" w:cs="Arial"/>
          <w:b/>
          <w:bCs/>
          <w:u w:val="single"/>
        </w:rPr>
        <w:t>TCCcagTCC</w:t>
      </w:r>
      <w:r w:rsidRPr="00784784">
        <w:rPr>
          <w:rFonts w:ascii="Arial" w:hAnsi="Arial" w:cs="Arial"/>
        </w:rPr>
        <w:t>ccccaccggatgcagaagagccataatctcatctaatgaagatcttgagtcgacaagcttgctag</w:t>
      </w:r>
    </w:p>
    <w:p w14:paraId="68268447" w14:textId="07581935" w:rsidR="001D5C28" w:rsidRDefault="001D5C28"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59CBB156" w14:textId="72A99AF0" w:rsidR="00CA07F6" w:rsidRDefault="00CA07F6"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roofErr w:type="spellStart"/>
      <w:r w:rsidRPr="00C0127A">
        <w:rPr>
          <w:rFonts w:ascii="Arial" w:hAnsi="Arial" w:cs="Arial"/>
          <w:b/>
          <w:bCs/>
        </w:rPr>
        <w:t>pSS</w:t>
      </w:r>
      <w:proofErr w:type="spellEnd"/>
      <w:r>
        <w:rPr>
          <w:rFonts w:ascii="Arial" w:hAnsi="Arial" w:cs="Arial"/>
        </w:rPr>
        <w:t>:</w:t>
      </w:r>
    </w:p>
    <w:p w14:paraId="06D178FD" w14:textId="77777777" w:rsidR="00CA07F6" w:rsidRPr="001350B0" w:rsidRDefault="00CA07F6" w:rsidP="00CA07F6">
      <w:pPr>
        <w:rPr>
          <w:rFonts w:ascii="Arial" w:hAnsi="Arial" w:cs="Arial"/>
          <w:color w:val="000000"/>
        </w:rPr>
      </w:pPr>
      <w:r w:rsidRPr="001350B0">
        <w:rPr>
          <w:rFonts w:ascii="Arial" w:hAnsi="Arial" w:cs="Arial"/>
          <w:color w:val="000000"/>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w:t>
      </w:r>
      <w:r w:rsidRPr="001350B0">
        <w:rPr>
          <w:rFonts w:ascii="Arial" w:hAnsi="Arial" w:cs="Arial"/>
          <w:color w:val="000000"/>
        </w:rPr>
        <w:lastRenderedPageBreak/>
        <w:t>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w:t>
      </w:r>
      <w:r w:rsidRPr="001350B0">
        <w:rPr>
          <w:rFonts w:ascii="Arial" w:hAnsi="Arial" w:cs="Arial"/>
          <w:b/>
          <w:color w:val="000000"/>
          <w:u w:val="single"/>
        </w:rPr>
        <w:t>GACcagatcaagaggctcctcGAC</w:t>
      </w:r>
      <w:r w:rsidRPr="001350B0">
        <w:rPr>
          <w:rFonts w:ascii="Arial" w:hAnsi="Arial" w:cs="Arial"/>
          <w:color w:val="000000"/>
        </w:rPr>
        <w:t>gagaagaagacctgccagtgcccccaccggatgcagaagagccataatctcatctaatgaagatcttgagtcgacaagcttgctag</w:t>
      </w:r>
    </w:p>
    <w:p w14:paraId="44BED8BC" w14:textId="561D2974" w:rsidR="00CA07F6" w:rsidRDefault="00CA07F6"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
    <w:p w14:paraId="37CC2BC5" w14:textId="454E7B44" w:rsidR="00CA07F6" w:rsidRDefault="00CA07F6"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proofErr w:type="spellStart"/>
      <w:r w:rsidRPr="00C0127A">
        <w:rPr>
          <w:rFonts w:ascii="Arial" w:hAnsi="Arial" w:cs="Arial"/>
          <w:b/>
          <w:bCs/>
        </w:rPr>
        <w:t>LL+pSS</w:t>
      </w:r>
      <w:proofErr w:type="spellEnd"/>
      <w:r>
        <w:rPr>
          <w:rFonts w:ascii="Arial" w:hAnsi="Arial" w:cs="Arial"/>
        </w:rPr>
        <w:t>:</w:t>
      </w:r>
    </w:p>
    <w:p w14:paraId="67962420" w14:textId="752632BD" w:rsidR="006944C0" w:rsidRDefault="00CA07F6" w:rsidP="00CA07F6">
      <w:pPr>
        <w:rPr>
          <w:rFonts w:ascii="Arial" w:hAnsi="Arial" w:cs="Arial"/>
          <w:color w:val="000000"/>
        </w:rPr>
      </w:pPr>
      <w:r w:rsidRPr="001350B0">
        <w:rPr>
          <w:rFonts w:ascii="Arial" w:hAnsi="Arial" w:cs="Arial"/>
          <w:color w:val="000000"/>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w:t>
      </w:r>
      <w:r w:rsidRPr="001350B0">
        <w:rPr>
          <w:rFonts w:ascii="Arial" w:hAnsi="Arial" w:cs="Arial"/>
          <w:b/>
          <w:color w:val="000000"/>
          <w:u w:val="single"/>
        </w:rPr>
        <w:t>GACcagatcaagagggctgcaGAC</w:t>
      </w:r>
      <w:r w:rsidRPr="001350B0">
        <w:rPr>
          <w:rFonts w:ascii="Arial" w:hAnsi="Arial" w:cs="Arial"/>
          <w:color w:val="000000"/>
        </w:rPr>
        <w:t>gagaagaagacctgccagtgcccccaccggatgcagaagagccataatctcatctgataaagatcttgagtcgacaagcttgctag</w:t>
      </w:r>
    </w:p>
    <w:p w14:paraId="5575646F" w14:textId="58E3219A" w:rsidR="00DA3FA9" w:rsidRDefault="00DA3FA9" w:rsidP="00CA07F6">
      <w:pPr>
        <w:rPr>
          <w:rFonts w:ascii="Arial" w:hAnsi="Arial" w:cs="Arial"/>
          <w:color w:val="000000"/>
        </w:rPr>
      </w:pPr>
    </w:p>
    <w:p w14:paraId="6C8D1D86" w14:textId="0C4E7BB9" w:rsidR="00DA3FA9" w:rsidRPr="00DF6753" w:rsidRDefault="00DA3FA9" w:rsidP="00DA3FA9">
      <w:pPr>
        <w:rPr>
          <w:rFonts w:ascii="Arial" w:hAnsi="Arial"/>
          <w:b/>
          <w:color w:val="000000"/>
        </w:rPr>
      </w:pPr>
      <w:r w:rsidRPr="00DF6753">
        <w:rPr>
          <w:rFonts w:ascii="Arial" w:hAnsi="Arial"/>
          <w:b/>
          <w:color w:val="000000"/>
        </w:rPr>
        <w:t>CD4-T1</w:t>
      </w:r>
      <w:r w:rsidR="00EA0DFB">
        <w:rPr>
          <w:rFonts w:ascii="Arial" w:hAnsi="Arial"/>
          <w:b/>
          <w:color w:val="000000"/>
        </w:rPr>
        <w:t xml:space="preserve"> (note – for construct requests this is called CD4Tr2 in Kuhns Lab library to distinguish from previously published truncated constructs)</w:t>
      </w:r>
      <w:r>
        <w:rPr>
          <w:rFonts w:ascii="Arial" w:hAnsi="Arial"/>
          <w:b/>
          <w:color w:val="000000"/>
        </w:rPr>
        <w:t>:</w:t>
      </w:r>
    </w:p>
    <w:p w14:paraId="7CB2872D" w14:textId="77777777" w:rsidR="00DA3FA9" w:rsidRPr="00DA3FA9" w:rsidRDefault="00DA3FA9" w:rsidP="00DA3FA9">
      <w:pPr>
        <w:rPr>
          <w:rFonts w:ascii="Arial" w:hAnsi="Arial" w:cs="Arial"/>
          <w:color w:val="000000"/>
        </w:rPr>
      </w:pPr>
      <w:r w:rsidRPr="00DA3FA9">
        <w:rPr>
          <w:rFonts w:ascii="Arial" w:hAnsi="Arial" w:cs="Arial"/>
          <w:color w:val="000000"/>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w:t>
      </w:r>
      <w:r w:rsidRPr="00DA3FA9">
        <w:rPr>
          <w:rFonts w:ascii="Arial" w:hAnsi="Arial" w:cs="Arial"/>
          <w:color w:val="000000"/>
        </w:rPr>
        <w:lastRenderedPageBreak/>
        <w:t>gtggcagtgtctactgagtgaaggtgataaggtcaagatggactccaggatccaggttttatccagaggggtgaaccagacagtgttcctggcttgcgtgctgggtggctccttcggctttctgggtttccttgggctctgcatcctctgctgtgtcaggtgccggtgataaagatcttgagtcgacaagcttgctag</w:t>
      </w:r>
    </w:p>
    <w:p w14:paraId="1C8CF354" w14:textId="77777777" w:rsidR="00DA3FA9" w:rsidRPr="00CA07F6" w:rsidRDefault="00DA3FA9" w:rsidP="00CA07F6">
      <w:pPr>
        <w:rPr>
          <w:rFonts w:ascii="Arial" w:hAnsi="Arial" w:cs="Arial"/>
          <w:color w:val="000000"/>
        </w:rPr>
      </w:pPr>
    </w:p>
    <w:p w14:paraId="4F46FD9A" w14:textId="16A162C6" w:rsidR="006944C0" w:rsidRPr="00CA07F6" w:rsidRDefault="006944C0" w:rsidP="00CA07F6">
      <w:pPr>
        <w:spacing w:before="100" w:beforeAutospacing="1" w:after="100" w:afterAutospacing="1"/>
        <w:rPr>
          <w:rFonts w:ascii="Arial" w:hAnsi="Arial" w:cs="Arial"/>
        </w:rPr>
      </w:pPr>
      <w:r>
        <w:rPr>
          <w:rFonts w:ascii="Arial" w:hAnsi="Arial" w:cs="Arial"/>
          <w:color w:val="333333"/>
        </w:rPr>
        <w:t xml:space="preserve">Gene blocks were purchased from Twist Biosciences that encode the required mutations in each of the following CD4 genes H, HC, LL, SS, LL+TP. The gene segments were cloned into pUC18 containing CD4 WT whereby the gene segments flanked by </w:t>
      </w:r>
      <w:proofErr w:type="spellStart"/>
      <w:r>
        <w:rPr>
          <w:rFonts w:ascii="Arial" w:hAnsi="Arial" w:cs="Arial"/>
          <w:color w:val="333333"/>
        </w:rPr>
        <w:t>BamHI</w:t>
      </w:r>
      <w:proofErr w:type="spellEnd"/>
      <w:r>
        <w:rPr>
          <w:rFonts w:ascii="Arial" w:hAnsi="Arial" w:cs="Arial"/>
          <w:color w:val="333333"/>
        </w:rPr>
        <w:t xml:space="preserve"> and </w:t>
      </w:r>
      <w:proofErr w:type="spellStart"/>
      <w:r>
        <w:rPr>
          <w:rFonts w:ascii="Arial" w:hAnsi="Arial" w:cs="Arial"/>
          <w:color w:val="333333"/>
        </w:rPr>
        <w:t>HindIII</w:t>
      </w:r>
      <w:proofErr w:type="spellEnd"/>
      <w:r>
        <w:rPr>
          <w:rFonts w:ascii="Arial" w:hAnsi="Arial" w:cs="Arial"/>
          <w:color w:val="333333"/>
        </w:rPr>
        <w:t xml:space="preserve"> were replaced with the mutant </w:t>
      </w:r>
      <w:proofErr w:type="spellStart"/>
      <w:r>
        <w:rPr>
          <w:rFonts w:ascii="Arial" w:hAnsi="Arial" w:cs="Arial"/>
          <w:color w:val="333333"/>
        </w:rPr>
        <w:t>geneblocks</w:t>
      </w:r>
      <w:proofErr w:type="spellEnd"/>
      <w:r>
        <w:rPr>
          <w:rFonts w:ascii="Arial" w:hAnsi="Arial" w:cs="Arial"/>
          <w:color w:val="333333"/>
        </w:rPr>
        <w:t xml:space="preserve">. The genes were sequence verified in </w:t>
      </w:r>
      <w:proofErr w:type="spellStart"/>
      <w:r>
        <w:rPr>
          <w:rFonts w:ascii="Arial" w:hAnsi="Arial" w:cs="Arial"/>
          <w:color w:val="333333"/>
        </w:rPr>
        <w:t>pUC</w:t>
      </w:r>
      <w:proofErr w:type="spellEnd"/>
      <w:r>
        <w:rPr>
          <w:rFonts w:ascii="Arial" w:hAnsi="Arial" w:cs="Arial"/>
          <w:color w:val="333333"/>
        </w:rPr>
        <w:t xml:space="preserve"> 18, subcloned into </w:t>
      </w:r>
      <w:r>
        <w:rPr>
          <w:rFonts w:ascii="Arial" w:hAnsi="Arial" w:cs="Arial"/>
        </w:rPr>
        <w:t>pP2 puromycin-resistance MSCV vector (MCS-IRES-puro) via 5’XhoI and 3’BglII, midi-prepped, and sequenced</w:t>
      </w:r>
      <w:r>
        <w:rPr>
          <w:rFonts w:ascii="Arial" w:hAnsi="Arial" w:cs="Arial"/>
          <w:color w:val="333333"/>
        </w:rPr>
        <w:t xml:space="preserve">. </w:t>
      </w:r>
      <w:r>
        <w:rPr>
          <w:rFonts w:ascii="Arial" w:hAnsi="Arial" w:cs="Arial"/>
        </w:rPr>
        <w:t>The sequences for these constructs are listed below. Mutated codons are shown in bold uppercase letters, while the motif under interrogation is shown in bold and underlined (any non-mutated codons within the motif are bold lowercase letters and underlined)</w:t>
      </w:r>
      <w:r>
        <w:rPr>
          <w:rFonts w:ascii="Arial" w:hAnsi="Arial" w:cs="Arial"/>
          <w:color w:val="333333"/>
        </w:rPr>
        <w:t xml:space="preserve">: </w:t>
      </w:r>
    </w:p>
    <w:p w14:paraId="717BDE59" w14:textId="26B737AF" w:rsidR="006944C0" w:rsidRDefault="006944C0" w:rsidP="006944C0">
      <w:pPr>
        <w:rPr>
          <w:rFonts w:ascii="Arial" w:hAnsi="Arial" w:cs="Arial"/>
        </w:rPr>
      </w:pPr>
      <w:r w:rsidRPr="00191B97">
        <w:rPr>
          <w:rFonts w:ascii="Arial" w:hAnsi="Arial" w:cs="Arial"/>
          <w:b/>
          <w:bCs/>
        </w:rPr>
        <w:t>H</w:t>
      </w:r>
      <w:r>
        <w:rPr>
          <w:rFonts w:ascii="Arial" w:hAnsi="Arial" w:cs="Arial"/>
        </w:rPr>
        <w:t>:</w:t>
      </w:r>
    </w:p>
    <w:p w14:paraId="380E01A1" w14:textId="77777777" w:rsidR="006944C0" w:rsidRPr="00784784"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784784">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w:t>
      </w:r>
      <w:r w:rsidRPr="00784784">
        <w:rPr>
          <w:rFonts w:ascii="Arial" w:hAnsi="Arial" w:cs="Arial"/>
          <w:b/>
          <w:bCs/>
          <w:u w:val="single"/>
        </w:rPr>
        <w:t>AACGGCCCTGGTGGCAATCCTGGTGGCAACGCAGGCGGT</w:t>
      </w:r>
      <w:r w:rsidRPr="00784784">
        <w:rPr>
          <w:rFonts w:ascii="Arial" w:hAnsi="Arial" w:cs="Arial"/>
        </w:rPr>
        <w:t>acctgccagtgcccccaccggatgcagaagagccataatctcatctgataaagatcttgagtcgacaagcttgctag</w:t>
      </w:r>
    </w:p>
    <w:p w14:paraId="0C615CBA" w14:textId="77777777" w:rsidR="006944C0" w:rsidRPr="00883CEC"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p>
    <w:p w14:paraId="0E2EF9E1" w14:textId="258C466D" w:rsidR="006944C0" w:rsidRDefault="006944C0" w:rsidP="006944C0">
      <w:pPr>
        <w:rPr>
          <w:rFonts w:ascii="Arial" w:hAnsi="Arial" w:cs="Arial"/>
        </w:rPr>
      </w:pPr>
      <w:r w:rsidRPr="00191B97">
        <w:rPr>
          <w:rFonts w:ascii="Arial" w:hAnsi="Arial" w:cs="Arial"/>
          <w:b/>
          <w:bCs/>
        </w:rPr>
        <w:t>HC</w:t>
      </w:r>
      <w:r>
        <w:rPr>
          <w:rFonts w:ascii="Arial" w:hAnsi="Arial" w:cs="Arial"/>
        </w:rPr>
        <w:t>:</w:t>
      </w:r>
    </w:p>
    <w:p w14:paraId="3B34E9F5" w14:textId="77777777" w:rsidR="006944C0" w:rsidRPr="00784784"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784784">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w:t>
      </w:r>
      <w:r w:rsidRPr="00784784">
        <w:rPr>
          <w:rFonts w:ascii="Arial" w:hAnsi="Arial" w:cs="Arial"/>
        </w:rPr>
        <w:lastRenderedPageBreak/>
        <w:t>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w:t>
      </w:r>
      <w:r w:rsidRPr="00784784">
        <w:rPr>
          <w:rFonts w:ascii="Arial" w:hAnsi="Arial" w:cs="Arial"/>
          <w:b/>
          <w:bCs/>
          <w:u w:val="single"/>
        </w:rPr>
        <w:t>AACGGCCCTGGTGGCAATCCTGGTGGCAACGCAGGCGGT</w:t>
      </w:r>
      <w:r w:rsidRPr="00784784">
        <w:rPr>
          <w:rFonts w:ascii="Arial" w:hAnsi="Arial" w:cs="Arial"/>
        </w:rPr>
        <w:t>acc</w:t>
      </w:r>
      <w:r w:rsidRPr="00784784">
        <w:rPr>
          <w:rFonts w:ascii="Arial" w:hAnsi="Arial" w:cs="Arial"/>
          <w:b/>
          <w:bCs/>
          <w:u w:val="single"/>
        </w:rPr>
        <w:t>TCCcagTCC</w:t>
      </w:r>
      <w:r w:rsidRPr="00784784">
        <w:rPr>
          <w:rFonts w:ascii="Arial" w:hAnsi="Arial" w:cs="Arial"/>
        </w:rPr>
        <w:t>ccccaccggatgcagaagagccataatctcatctgataaagatcttgagtcgacaagcttgctag</w:t>
      </w:r>
    </w:p>
    <w:p w14:paraId="78001ED6" w14:textId="77777777" w:rsidR="006944C0" w:rsidRPr="00883CEC"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u w:val="single"/>
        </w:rPr>
      </w:pPr>
    </w:p>
    <w:p w14:paraId="37ABF8D8" w14:textId="4B4CCE87" w:rsidR="006944C0" w:rsidRDefault="006944C0" w:rsidP="006944C0">
      <w:pPr>
        <w:rPr>
          <w:rFonts w:ascii="Arial" w:hAnsi="Arial" w:cs="Arial"/>
        </w:rPr>
      </w:pPr>
      <w:r w:rsidRPr="00191B97">
        <w:rPr>
          <w:rFonts w:ascii="Arial" w:hAnsi="Arial" w:cs="Arial"/>
          <w:b/>
          <w:bCs/>
        </w:rPr>
        <w:t>LL</w:t>
      </w:r>
      <w:r>
        <w:rPr>
          <w:rFonts w:ascii="Arial" w:hAnsi="Arial" w:cs="Arial"/>
        </w:rPr>
        <w:t>:</w:t>
      </w:r>
    </w:p>
    <w:p w14:paraId="5B764F1C" w14:textId="77777777" w:rsidR="006944C0" w:rsidRPr="00784784"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784784">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tctcag</w:t>
      </w:r>
      <w:r w:rsidRPr="00784784">
        <w:rPr>
          <w:rFonts w:ascii="Arial" w:hAnsi="Arial" w:cs="Arial"/>
          <w:b/>
          <w:bCs/>
          <w:u w:val="single"/>
        </w:rPr>
        <w:t>atcaagaggGCTGCA</w:t>
      </w:r>
      <w:r w:rsidRPr="00784784">
        <w:rPr>
          <w:rFonts w:ascii="Arial" w:hAnsi="Arial" w:cs="Arial"/>
        </w:rPr>
        <w:t>agtgagaagaagacctgccagtgcccccaccggatgcagaagagccataatctcatctgataaagatcttgagtcgacaagcttgctag</w:t>
      </w:r>
    </w:p>
    <w:p w14:paraId="64C5BA70" w14:textId="77777777" w:rsidR="006944C0" w:rsidRDefault="006944C0" w:rsidP="006944C0">
      <w:pPr>
        <w:rPr>
          <w:rFonts w:ascii="Arial" w:hAnsi="Arial" w:cs="Arial"/>
        </w:rPr>
      </w:pPr>
    </w:p>
    <w:p w14:paraId="108E4FA7" w14:textId="24191B90" w:rsidR="006944C0" w:rsidRDefault="006944C0" w:rsidP="006944C0">
      <w:pPr>
        <w:rPr>
          <w:rFonts w:ascii="Arial" w:hAnsi="Arial" w:cs="Arial"/>
        </w:rPr>
      </w:pPr>
      <w:r w:rsidRPr="00191B97">
        <w:rPr>
          <w:rFonts w:ascii="Arial" w:hAnsi="Arial" w:cs="Arial"/>
          <w:b/>
          <w:bCs/>
        </w:rPr>
        <w:t>SS</w:t>
      </w:r>
      <w:r>
        <w:rPr>
          <w:rFonts w:ascii="Arial" w:hAnsi="Arial" w:cs="Arial"/>
        </w:rPr>
        <w:t>:</w:t>
      </w:r>
    </w:p>
    <w:p w14:paraId="3E9281E6" w14:textId="77777777" w:rsidR="006944C0" w:rsidRPr="00784784"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784784">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w:t>
      </w:r>
      <w:r w:rsidRPr="00784784">
        <w:rPr>
          <w:rFonts w:ascii="Arial" w:hAnsi="Arial" w:cs="Arial"/>
        </w:rPr>
        <w:lastRenderedPageBreak/>
        <w:t>accaacagcgccaggcagcacgaatg</w:t>
      </w:r>
      <w:r w:rsidRPr="00784784">
        <w:rPr>
          <w:rFonts w:ascii="Arial" w:hAnsi="Arial" w:cs="Arial"/>
          <w:b/>
          <w:bCs/>
          <w:u w:val="single"/>
        </w:rPr>
        <w:t>GCTcagatcaagaggctcctcGCA</w:t>
      </w:r>
      <w:r w:rsidRPr="00784784">
        <w:rPr>
          <w:rFonts w:ascii="Arial" w:hAnsi="Arial" w:cs="Arial"/>
        </w:rPr>
        <w:t>gagaagaagacctgccagtgcccccaccggatgcagaagagccataatctcatctgataaagatcttgagtcgacaagcttgctag</w:t>
      </w:r>
    </w:p>
    <w:p w14:paraId="158E324B" w14:textId="77777777" w:rsidR="006944C0" w:rsidRPr="00883CEC"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w:hAnsi="Courier" w:cs="Courier"/>
        </w:rPr>
      </w:pPr>
    </w:p>
    <w:p w14:paraId="0B2C23A4" w14:textId="3DB9264D" w:rsidR="006944C0" w:rsidRDefault="006944C0" w:rsidP="006944C0">
      <w:pPr>
        <w:rPr>
          <w:rFonts w:ascii="Arial" w:hAnsi="Arial" w:cs="Arial"/>
        </w:rPr>
      </w:pPr>
      <w:r w:rsidRPr="00191B97">
        <w:rPr>
          <w:rFonts w:ascii="Arial" w:hAnsi="Arial" w:cs="Arial"/>
          <w:b/>
          <w:bCs/>
        </w:rPr>
        <w:t>LL+TP</w:t>
      </w:r>
      <w:r>
        <w:rPr>
          <w:rFonts w:ascii="Arial" w:hAnsi="Arial" w:cs="Arial"/>
        </w:rPr>
        <w:t>:</w:t>
      </w:r>
    </w:p>
    <w:p w14:paraId="37600D7D" w14:textId="77777777" w:rsidR="006944C0" w:rsidRPr="009825DB"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9825DB">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w:t>
      </w:r>
      <w:r w:rsidRPr="009825DB">
        <w:rPr>
          <w:rFonts w:ascii="Arial" w:hAnsi="Arial" w:cs="Arial"/>
          <w:b/>
          <w:bCs/>
          <w:u w:val="single"/>
        </w:rPr>
        <w:t>GTGtccttcCTC</w:t>
      </w:r>
      <w:r w:rsidRPr="009825DB">
        <w:rPr>
          <w:rFonts w:ascii="Arial" w:hAnsi="Arial" w:cs="Arial"/>
        </w:rPr>
        <w:t>tttctgggtttccttgggctctgcatcctctgc</w:t>
      </w:r>
      <w:r w:rsidRPr="009825DB">
        <w:rPr>
          <w:rFonts w:ascii="Arial" w:hAnsi="Arial" w:cs="Arial"/>
          <w:b/>
          <w:bCs/>
          <w:u w:val="single"/>
        </w:rPr>
        <w:t>TCTgtcaggTCC</w:t>
      </w:r>
      <w:r w:rsidRPr="009825DB">
        <w:rPr>
          <w:rFonts w:ascii="Arial" w:hAnsi="Arial" w:cs="Arial"/>
        </w:rPr>
        <w:t>cggcaccaacagcgccaggcagcacgaatgtctcag</w:t>
      </w:r>
      <w:r w:rsidRPr="009825DB">
        <w:rPr>
          <w:rFonts w:ascii="Arial" w:hAnsi="Arial" w:cs="Arial"/>
          <w:b/>
          <w:bCs/>
          <w:u w:val="single"/>
        </w:rPr>
        <w:t>atcaagaggGCTGCA</w:t>
      </w:r>
      <w:r w:rsidRPr="009825DB">
        <w:rPr>
          <w:rFonts w:ascii="Arial" w:hAnsi="Arial" w:cs="Arial"/>
        </w:rPr>
        <w:t>agtgagaagaagacctgccagtgcccccaccggatgcagaagagccataatctcatctaatgaagatcttgagtcgacaagcttgctag</w:t>
      </w:r>
    </w:p>
    <w:p w14:paraId="36745415" w14:textId="77777777" w:rsidR="006944C0" w:rsidRDefault="006944C0" w:rsidP="006944C0">
      <w:pPr>
        <w:rPr>
          <w:rFonts w:ascii="Arial" w:hAnsi="Arial" w:cs="Arial"/>
          <w:color w:val="000000"/>
        </w:rPr>
      </w:pPr>
    </w:p>
    <w:p w14:paraId="27CA887D" w14:textId="10459A5D" w:rsidR="006944C0" w:rsidRPr="005C226C" w:rsidRDefault="006944C0" w:rsidP="006944C0">
      <w:pPr>
        <w:spacing w:before="100" w:beforeAutospacing="1" w:after="100" w:afterAutospacing="1"/>
        <w:rPr>
          <w:rFonts w:ascii="Arial" w:hAnsi="Arial" w:cs="Arial"/>
        </w:rPr>
      </w:pPr>
      <w:r w:rsidRPr="00F2567C">
        <w:rPr>
          <w:rFonts w:ascii="Arial" w:hAnsi="Arial" w:cs="Arial"/>
          <w:color w:val="000000" w:themeColor="text1"/>
        </w:rPr>
        <w:t>The genes of LL+</w:t>
      </w:r>
      <w:r w:rsidR="00CA1279">
        <w:rPr>
          <w:rFonts w:ascii="Arial" w:hAnsi="Arial" w:cs="Arial"/>
          <w:color w:val="000000" w:themeColor="text1"/>
        </w:rPr>
        <w:t>E</w:t>
      </w:r>
      <w:r w:rsidR="00CA1279" w:rsidRPr="00F2567C">
        <w:rPr>
          <w:rFonts w:ascii="Arial" w:hAnsi="Arial" w:cs="Arial"/>
          <w:color w:val="000000" w:themeColor="text1"/>
        </w:rPr>
        <w:t>LX</w:t>
      </w:r>
      <w:r w:rsidR="00CA1279">
        <w:rPr>
          <w:rFonts w:ascii="Arial" w:hAnsi="Arial" w:cs="Arial"/>
          <w:color w:val="000000" w:themeColor="text1"/>
        </w:rPr>
        <w:t>E</w:t>
      </w:r>
      <w:r w:rsidR="00CA1279" w:rsidRPr="00F2567C">
        <w:rPr>
          <w:rFonts w:ascii="Arial" w:hAnsi="Arial" w:cs="Arial"/>
          <w:color w:val="000000" w:themeColor="text1"/>
        </w:rPr>
        <w:t xml:space="preserve"> </w:t>
      </w:r>
      <w:r w:rsidRPr="00F2567C">
        <w:rPr>
          <w:rFonts w:ascii="Arial" w:hAnsi="Arial" w:cs="Arial"/>
          <w:color w:val="000000" w:themeColor="text1"/>
        </w:rPr>
        <w:t>and LL</w:t>
      </w:r>
      <w:r w:rsidR="00CA1279" w:rsidRPr="00F2567C">
        <w:rPr>
          <w:rFonts w:ascii="Arial" w:hAnsi="Arial" w:cs="Arial"/>
          <w:color w:val="000000" w:themeColor="text1"/>
        </w:rPr>
        <w:t>+</w:t>
      </w:r>
      <w:r w:rsidR="00CA1279">
        <w:rPr>
          <w:rFonts w:ascii="Symbol" w:hAnsi="Symbol" w:cs="Arial"/>
          <w:color w:val="000000" w:themeColor="text1"/>
        </w:rPr>
        <w:t>D</w:t>
      </w:r>
      <w:r w:rsidRPr="00F2567C">
        <w:rPr>
          <w:rFonts w:ascii="Arial" w:hAnsi="Arial" w:cs="Arial"/>
          <w:color w:val="000000" w:themeColor="text1"/>
        </w:rPr>
        <w:t xml:space="preserve">bind were made by cloning the in frame </w:t>
      </w:r>
      <w:r w:rsidR="009D5E3A" w:rsidRPr="00F2567C">
        <w:rPr>
          <w:rFonts w:ascii="Arial" w:hAnsi="Arial" w:cs="Arial"/>
          <w:color w:val="000000" w:themeColor="text1"/>
        </w:rPr>
        <w:t>extracellular</w:t>
      </w:r>
      <w:r w:rsidRPr="00F2567C">
        <w:rPr>
          <w:rFonts w:ascii="Arial" w:hAnsi="Arial" w:cs="Arial"/>
          <w:color w:val="000000" w:themeColor="text1"/>
        </w:rPr>
        <w:t xml:space="preserve"> domain of CD4 that encodes PLXF to ELXF </w:t>
      </w:r>
      <w:r w:rsidRPr="00F2567C">
        <w:rPr>
          <w:rFonts w:ascii="Arial" w:hAnsi="Arial" w:cs="Arial"/>
          <w:color w:val="000000" w:themeColor="text1"/>
        </w:rPr>
        <w:fldChar w:fldCharType="begin"/>
      </w:r>
      <w:r w:rsidR="00A90B1E">
        <w:rPr>
          <w:rFonts w:ascii="Arial" w:hAnsi="Arial" w:cs="Arial"/>
          <w:color w:val="000000" w:themeColor="text1"/>
        </w:rPr>
        <w:instrText xml:space="preserve"> ADDIN EN.CITE &lt;EndNote&gt;&lt;Cite&gt;&lt;Author&gt;Glassman&lt;/Author&gt;&lt;Year&gt;2018&lt;/Year&gt;&lt;RecNum&gt;1318&lt;/RecNum&gt;&lt;DisplayText&gt;(Glassman et al., 2018)&lt;/DisplayText&gt;&lt;record&gt;&lt;rec-number&gt;1318&lt;/rec-number&gt;&lt;foreign-keys&gt;&lt;key app="EN" db-id="5ap2t59zqxzpasefa28peps1dfw0dde09rz2" timestamp="1629410175"&gt;1318&lt;/key&gt;&lt;/foreign-keys&gt;&lt;ref-type name="Journal Article"&gt;17&lt;/ref-type&gt;&lt;contributors&gt;&lt;authors&gt;&lt;author&gt;Glassman, C. R.&lt;/author&gt;&lt;author&gt;Parrish, H. L.&lt;/author&gt;&lt;author&gt;Lee, M. S.&lt;/author&gt;&lt;author&gt;Kuhns, M. S.&lt;/author&gt;&lt;/authors&gt;&lt;/contributors&gt;&lt;auth-address&gt;Department of Immunobiology, The University of Arizona College of Medicine, Tucson, AZ 85724, USA.&amp;#xD;Department of Immunobiology, The University of Arizona College of Medicine, Tucson, AZ 85724, USA; The BIO-5 Institute, The University of Arizona College of Medicine, Tucson, AZ 85724, USA; The Arizona Center on Aging, The University of Arizona College of Medicine, Tucson, AZ 85724, USA; The University of Arizona Cancer Center, The University of Arizona College of Medicine, Tucson, AZ 85724, USA. Electronic address: mkuhns@email.arizona.edu.&lt;/auth-address&gt;&lt;titles&gt;&lt;title&gt;Reciprocal TCR-CD3 and CD4 Engagement of a Nucleating pMHCII Stabilizes a Functional Receptor Macrocomplex&lt;/title&gt;&lt;secondary-title&gt;Cell Rep&lt;/secondary-title&gt;&lt;/titles&gt;&lt;periodical&gt;&lt;full-title&gt;Cell Rep&lt;/full-title&gt;&lt;/periodical&gt;&lt;pages&gt;1263-1275&lt;/pages&gt;&lt;volume&gt;22&lt;/volume&gt;&lt;number&gt;5&lt;/number&gt;&lt;keywords&gt;&lt;keyword&gt;Cd3&lt;/keyword&gt;&lt;keyword&gt;Cd4&lt;/keyword&gt;&lt;keyword&gt;T cell&lt;/keyword&gt;&lt;keyword&gt;Tcr&lt;/keyword&gt;&lt;keyword&gt;pMHCII&lt;/keyword&gt;&lt;/keywords&gt;&lt;dates&gt;&lt;year&gt;2018&lt;/year&gt;&lt;pub-dates&gt;&lt;date&gt;Jan 30&lt;/date&gt;&lt;/pub-dates&gt;&lt;/dates&gt;&lt;isbn&gt;2211-1247 (Electronic)&lt;/isbn&gt;&lt;accession-num&gt;29386113&lt;/accession-num&gt;&lt;urls&gt;&lt;related-urls&gt;&lt;url&gt;https://www.ncbi.nlm.nih.gov/pubmed/29386113&lt;/url&gt;&lt;/related-urls&gt;&lt;/urls&gt;&lt;custom2&gt;PMC5813697&lt;/custom2&gt;&lt;electronic-resource-num&gt;10.1016/j.celrep.2017.12.104&lt;/electronic-resource-num&gt;&lt;/record&gt;&lt;/Cite&gt;&lt;/EndNote&gt;</w:instrText>
      </w:r>
      <w:r w:rsidRPr="00F2567C">
        <w:rPr>
          <w:rFonts w:ascii="Arial" w:hAnsi="Arial" w:cs="Arial"/>
          <w:color w:val="000000" w:themeColor="text1"/>
        </w:rPr>
        <w:fldChar w:fldCharType="separate"/>
      </w:r>
      <w:r w:rsidRPr="00F2567C">
        <w:rPr>
          <w:rFonts w:ascii="Arial" w:hAnsi="Arial" w:cs="Arial"/>
          <w:noProof/>
          <w:color w:val="000000" w:themeColor="text1"/>
        </w:rPr>
        <w:t>(Glassman et al., 2018)</w:t>
      </w:r>
      <w:r w:rsidRPr="00F2567C">
        <w:rPr>
          <w:rFonts w:ascii="Arial" w:hAnsi="Arial" w:cs="Arial"/>
          <w:color w:val="000000" w:themeColor="text1"/>
        </w:rPr>
        <w:fldChar w:fldCharType="end"/>
      </w:r>
      <w:r w:rsidRPr="00F2567C">
        <w:rPr>
          <w:rFonts w:ascii="Arial" w:hAnsi="Arial" w:cs="Arial"/>
          <w:color w:val="000000" w:themeColor="text1"/>
        </w:rPr>
        <w:t xml:space="preserve"> or </w:t>
      </w:r>
      <w:r w:rsidR="00CA1279">
        <w:rPr>
          <w:rFonts w:ascii="Symbol" w:hAnsi="Symbol" w:cs="Arial"/>
          <w:color w:val="000000" w:themeColor="text1"/>
        </w:rPr>
        <w:t>D</w:t>
      </w:r>
      <w:r w:rsidRPr="00F2567C">
        <w:rPr>
          <w:rFonts w:ascii="Arial" w:hAnsi="Arial" w:cs="Arial"/>
          <w:color w:val="000000" w:themeColor="text1"/>
        </w:rPr>
        <w:t xml:space="preserve">bind extracellular domain </w:t>
      </w:r>
      <w:r w:rsidRPr="00F2567C">
        <w:rPr>
          <w:rFonts w:ascii="Arial" w:hAnsi="Arial" w:cs="Arial"/>
          <w:color w:val="000000" w:themeColor="text1"/>
        </w:rPr>
        <w:fldChar w:fldCharType="begin"/>
      </w:r>
      <w:r w:rsidR="00A90B1E">
        <w:rPr>
          <w:rFonts w:ascii="Arial" w:hAnsi="Arial" w:cs="Arial"/>
          <w:color w:val="000000" w:themeColor="text1"/>
        </w:rPr>
        <w:instrText xml:space="preserve"> ADDIN EN.CITE &lt;EndNote&gt;&lt;Cite&gt;&lt;Author&gt;Parrish&lt;/Author&gt;&lt;Year&gt;2015&lt;/Year&gt;&lt;RecNum&gt;1036&lt;/RecNum&gt;&lt;DisplayText&gt;(Parrish et al., 2015)&lt;/DisplayText&gt;&lt;record&gt;&lt;rec-number&gt;1036&lt;/rec-number&gt;&lt;foreign-keys&gt;&lt;key app="EN" db-id="5ap2t59zqxzpasefa28peps1dfw0dde09rz2" timestamp="1629410173"&gt;1036&lt;/key&gt;&lt;/foreign-keys&gt;&lt;ref-type name="Journal Article"&gt;17&lt;/ref-type&gt;&lt;contributors&gt;&lt;authors&gt;&lt;author&gt;Parrish, H. L.&lt;/author&gt;&lt;author&gt;Glassman, C. R.&lt;/author&gt;&lt;author&gt;Keenen, M. M.&lt;/author&gt;&lt;author&gt;Deshpande, N. R.&lt;/author&gt;&lt;author&gt;Bronnimann, M. P.&lt;/author&gt;&lt;author&gt;Kuhns, M. S.&lt;/author&gt;&lt;/authors&gt;&lt;/contributors&gt;&lt;auth-address&gt;Department of Immunobiology, The University of Arizona College of Medicine, Tucson, Arizona, United States of America.&amp;#xD;Department of Immunobiology, The University of Arizona College of Medicine, Tucson, Arizona, United States of America; The Arizona Center on Aging, The University of Arizona College of Medicine, Tucson, Arizona, United States of America.&amp;#xD;Department of Immunobiology, The University of Arizona College of Medicine, Tucson, Arizona, United States of America; The Arizona Center on Aging, The University of Arizona College of Medicine, Tucson, Arizona, United States of America; The BIO-5 Institute, The University of Arizona College of Medicine, Tucson, Arizona, United States of America.&lt;/auth-address&gt;&lt;titles&gt;&lt;title&gt;A Transmembrane Domain GGxxG Motif in CD4 Contributes to Its Lck-Independent Function but Does Not Mediate CD4 Dimerization&lt;/title&gt;&lt;secondary-title&gt;PLoS One&lt;/secondary-title&gt;&lt;/titles&gt;&lt;periodical&gt;&lt;full-title&gt;PLoS One&lt;/full-title&gt;&lt;/periodical&gt;&lt;pages&gt;e0132333&lt;/pages&gt;&lt;volume&gt;10&lt;/volume&gt;&lt;number&gt;7&lt;/number&gt;&lt;dates&gt;&lt;year&gt;2015&lt;/year&gt;&lt;/dates&gt;&lt;isbn&gt;1932-6203 (Electronic)&amp;#xD;1932-6203 (Linking)&lt;/isbn&gt;&lt;accession-num&gt;26147390&lt;/accession-num&gt;&lt;urls&gt;&lt;related-urls&gt;&lt;url&gt;http://www.ncbi.nlm.nih.gov/pubmed/26147390&lt;/url&gt;&lt;/related-urls&gt;&lt;/urls&gt;&lt;custom2&gt;PMC4493003&lt;/custom2&gt;&lt;electronic-resource-num&gt;10.1371/journal.pone.0132333&lt;/electronic-resource-num&gt;&lt;/record&gt;&lt;/Cite&gt;&lt;/EndNote&gt;</w:instrText>
      </w:r>
      <w:r w:rsidRPr="00F2567C">
        <w:rPr>
          <w:rFonts w:ascii="Arial" w:hAnsi="Arial" w:cs="Arial"/>
          <w:color w:val="000000" w:themeColor="text1"/>
        </w:rPr>
        <w:fldChar w:fldCharType="separate"/>
      </w:r>
      <w:r w:rsidRPr="00F2567C">
        <w:rPr>
          <w:rFonts w:ascii="Arial" w:hAnsi="Arial" w:cs="Arial"/>
          <w:noProof/>
          <w:color w:val="000000" w:themeColor="text1"/>
        </w:rPr>
        <w:t>(Parrish et al., 2015)</w:t>
      </w:r>
      <w:r w:rsidRPr="00F2567C">
        <w:rPr>
          <w:rFonts w:ascii="Arial" w:hAnsi="Arial" w:cs="Arial"/>
          <w:color w:val="000000" w:themeColor="text1"/>
        </w:rPr>
        <w:fldChar w:fldCharType="end"/>
      </w:r>
      <w:r w:rsidRPr="00F2567C">
        <w:rPr>
          <w:rFonts w:ascii="Arial" w:hAnsi="Arial" w:cs="Arial"/>
          <w:color w:val="000000" w:themeColor="text1"/>
        </w:rPr>
        <w:t xml:space="preserve"> flanked by </w:t>
      </w:r>
      <w:proofErr w:type="spellStart"/>
      <w:r w:rsidRPr="00F2567C">
        <w:rPr>
          <w:rFonts w:ascii="Arial" w:hAnsi="Arial" w:cs="Arial"/>
          <w:color w:val="000000" w:themeColor="text1"/>
        </w:rPr>
        <w:t>XhoI</w:t>
      </w:r>
      <w:proofErr w:type="spellEnd"/>
      <w:r w:rsidRPr="00F2567C">
        <w:rPr>
          <w:rFonts w:ascii="Arial" w:hAnsi="Arial" w:cs="Arial"/>
          <w:color w:val="000000" w:themeColor="text1"/>
        </w:rPr>
        <w:t xml:space="preserve"> and </w:t>
      </w:r>
      <w:proofErr w:type="spellStart"/>
      <w:r w:rsidRPr="00F2567C">
        <w:rPr>
          <w:rFonts w:ascii="Arial" w:hAnsi="Arial" w:cs="Arial"/>
          <w:color w:val="000000" w:themeColor="text1"/>
        </w:rPr>
        <w:t>BamHI</w:t>
      </w:r>
      <w:proofErr w:type="spellEnd"/>
      <w:r w:rsidRPr="00F2567C">
        <w:rPr>
          <w:rFonts w:ascii="Arial" w:hAnsi="Arial" w:cs="Arial"/>
          <w:color w:val="000000" w:themeColor="text1"/>
        </w:rPr>
        <w:t xml:space="preserve"> into the CD4LL gene. The genes were sequence verified in </w:t>
      </w:r>
      <w:proofErr w:type="spellStart"/>
      <w:r w:rsidRPr="00F2567C">
        <w:rPr>
          <w:rFonts w:ascii="Arial" w:hAnsi="Arial" w:cs="Arial"/>
          <w:color w:val="000000" w:themeColor="text1"/>
        </w:rPr>
        <w:t>pUC</w:t>
      </w:r>
      <w:proofErr w:type="spellEnd"/>
      <w:r w:rsidRPr="00F2567C">
        <w:rPr>
          <w:rFonts w:ascii="Arial" w:hAnsi="Arial" w:cs="Arial"/>
          <w:color w:val="000000" w:themeColor="text1"/>
        </w:rPr>
        <w:t xml:space="preserve"> 18, subcloned into pP2 puromycin-resistance MSCV vector (MCS-IRES-puro) via 5’XhoI and 3’BglII, midi-prepped, and sequenced. </w:t>
      </w:r>
      <w:r>
        <w:rPr>
          <w:rFonts w:ascii="Arial" w:hAnsi="Arial" w:cs="Arial"/>
        </w:rPr>
        <w:t>The sequences for these constructs are as follows with mutated codons shown in bold uppercase letters, while the motif under interrogation is shown in bold and underlined (any non-mutated codons within the motif are bold lowercase letters and underlined)</w:t>
      </w:r>
      <w:r>
        <w:rPr>
          <w:rFonts w:ascii="Arial" w:hAnsi="Arial" w:cs="Arial"/>
          <w:color w:val="333333"/>
        </w:rPr>
        <w:t xml:space="preserve">: </w:t>
      </w:r>
    </w:p>
    <w:p w14:paraId="1FE2FB9A" w14:textId="77777777" w:rsidR="006944C0" w:rsidRDefault="006944C0" w:rsidP="006944C0">
      <w:pPr>
        <w:rPr>
          <w:rFonts w:ascii="Arial" w:hAnsi="Arial" w:cs="Arial"/>
          <w:b/>
          <w:bCs/>
        </w:rPr>
      </w:pPr>
    </w:p>
    <w:p w14:paraId="61DB14C4" w14:textId="6A76DC02" w:rsidR="006944C0" w:rsidRDefault="006944C0" w:rsidP="006944C0">
      <w:pPr>
        <w:rPr>
          <w:rFonts w:ascii="Arial" w:hAnsi="Arial" w:cs="Arial"/>
        </w:rPr>
      </w:pPr>
      <w:r w:rsidRPr="00191B97">
        <w:rPr>
          <w:rFonts w:ascii="Arial" w:hAnsi="Arial" w:cs="Arial"/>
          <w:b/>
          <w:bCs/>
        </w:rPr>
        <w:t>LL+</w:t>
      </w:r>
      <w:r w:rsidR="00CA1279">
        <w:rPr>
          <w:rFonts w:ascii="Arial" w:hAnsi="Arial" w:cs="Arial"/>
          <w:b/>
          <w:bCs/>
        </w:rPr>
        <w:t>E</w:t>
      </w:r>
      <w:r w:rsidR="00CA1279" w:rsidRPr="00191B97">
        <w:rPr>
          <w:rFonts w:ascii="Arial" w:hAnsi="Arial" w:cs="Arial"/>
          <w:b/>
          <w:bCs/>
        </w:rPr>
        <w:t>LX</w:t>
      </w:r>
      <w:r w:rsidR="00CA1279">
        <w:rPr>
          <w:rFonts w:ascii="Arial" w:hAnsi="Arial" w:cs="Arial"/>
          <w:b/>
          <w:bCs/>
        </w:rPr>
        <w:t>E</w:t>
      </w:r>
      <w:r>
        <w:rPr>
          <w:rFonts w:ascii="Arial" w:hAnsi="Arial" w:cs="Arial"/>
        </w:rPr>
        <w:t>:</w:t>
      </w:r>
    </w:p>
    <w:p w14:paraId="2CB88A88" w14:textId="77777777" w:rsidR="006944C0" w:rsidRPr="009825DB"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9825DB">
        <w:rPr>
          <w:rFonts w:ascii="Arial" w:hAnsi="Arial" w:cs="Arial"/>
        </w:rPr>
        <w:t>acggaattccgctcgagcgccaccatggtgcgagccatctctcttaggcgcttgctgctgctgctgctgcagctgtcacaactcctagctgtcactcaagggaagacgctggtgctggggaaggaaggggaatcagcagaactgccctgcgagagttcccagaagaagatcacagtcttcacctggaagttctctgaccagaggaagattctggggcagcatggcaaaggtgtattaattaga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w:t>
      </w:r>
      <w:r w:rsidRPr="009825DB">
        <w:rPr>
          <w:rFonts w:ascii="Arial" w:hAnsi="Arial" w:cs="Arial"/>
          <w:b/>
          <w:bCs/>
          <w:u w:val="single"/>
        </w:rPr>
        <w:t>GAActcaacGAG</w:t>
      </w:r>
      <w:r w:rsidRPr="009825DB">
        <w:rPr>
          <w:rFonts w:ascii="Arial" w:hAnsi="Arial" w:cs="Arial"/>
        </w:rPr>
        <w:t>gcagaggaaaacgggtggggagagctgatgtggaaggcagagaaggattctttcttccagccctggatctccttctccataaaga</w:t>
      </w:r>
      <w:r w:rsidRPr="009825DB">
        <w:rPr>
          <w:rFonts w:ascii="Arial" w:hAnsi="Arial" w:cs="Arial"/>
        </w:rPr>
        <w:lastRenderedPageBreak/>
        <w:t>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tctcag</w:t>
      </w:r>
      <w:r w:rsidRPr="009825DB">
        <w:rPr>
          <w:rFonts w:ascii="Arial" w:hAnsi="Arial" w:cs="Arial"/>
          <w:b/>
          <w:bCs/>
          <w:u w:val="single"/>
        </w:rPr>
        <w:t>atcaagaggGCTGCA</w:t>
      </w:r>
      <w:r w:rsidRPr="009825DB">
        <w:rPr>
          <w:rFonts w:ascii="Arial" w:hAnsi="Arial" w:cs="Arial"/>
        </w:rPr>
        <w:t>agtgagaagaagacctgccagtgcccccaccggatgcagaagagccataatctcatctgataaagatcttgagtcgacaagcttgctag</w:t>
      </w:r>
    </w:p>
    <w:p w14:paraId="3EA74964" w14:textId="77777777" w:rsidR="006944C0" w:rsidRDefault="006944C0" w:rsidP="006944C0">
      <w:pPr>
        <w:rPr>
          <w:rFonts w:ascii="Arial" w:hAnsi="Arial" w:cs="Arial"/>
        </w:rPr>
      </w:pPr>
    </w:p>
    <w:p w14:paraId="32B74DD5" w14:textId="1FA2A517" w:rsidR="006944C0" w:rsidRDefault="006944C0" w:rsidP="006944C0">
      <w:pPr>
        <w:rPr>
          <w:rFonts w:ascii="Arial" w:hAnsi="Arial" w:cs="Arial"/>
        </w:rPr>
      </w:pPr>
      <w:proofErr w:type="spellStart"/>
      <w:r w:rsidRPr="00191B97">
        <w:rPr>
          <w:rFonts w:ascii="Arial" w:hAnsi="Arial" w:cs="Arial"/>
          <w:b/>
          <w:bCs/>
        </w:rPr>
        <w:t>LL+Δbind</w:t>
      </w:r>
      <w:proofErr w:type="spellEnd"/>
      <w:r>
        <w:rPr>
          <w:rFonts w:ascii="Arial" w:hAnsi="Arial" w:cs="Arial"/>
        </w:rPr>
        <w:t>:</w:t>
      </w:r>
    </w:p>
    <w:p w14:paraId="3D31A950" w14:textId="77777777" w:rsidR="006944C0" w:rsidRPr="009825DB" w:rsidRDefault="006944C0" w:rsidP="006944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rPr>
      </w:pPr>
      <w:r w:rsidRPr="009825DB">
        <w:rPr>
          <w:rFonts w:ascii="Arial" w:hAnsi="Arial" w:cs="Arial"/>
        </w:rPr>
        <w:t>acggaattccgctcgagcgccaccatggtgcgagccatctctcttaggcgcttgctgctgctgctgctgcagctgtcacaactcctagctgtcactcaagggaagacgctggtgctggggaaggaaggggaatcagcagaactgccctgcgagagttcccagaagaagatcacagtcttcacctggaagttctctgaccagaggaagattctggggcagcatggc</w:t>
      </w:r>
      <w:r w:rsidRPr="009825DB">
        <w:rPr>
          <w:rFonts w:ascii="Arial" w:hAnsi="Arial" w:cs="Arial"/>
          <w:b/>
          <w:bCs/>
          <w:u w:val="single"/>
        </w:rPr>
        <w:t>GATggtGATTCAGATAGC</w:t>
      </w:r>
      <w:r w:rsidRPr="009825DB">
        <w:rPr>
          <w:rFonts w:ascii="Arial" w:hAnsi="Arial" w:cs="Arial"/>
        </w:rPr>
        <w:t>ggaggttcgccttcgcagtttgatcgttttgattccaaaaaaggggcatgggagaaaggatcgtttcctctcatcatcaataaacttaagatggaagactctcagacttatatctgtgagctggagaacaggaaagaggaggtggagttgtgggtgttcaaagtgaccttcagtccgggtaccagcctgttgcaagggcagagcctgaccctgaccttggatagcaactctaaggtctctaaccccttgacagagtgcaaacacaaaaagggtaaagttgtcagtggttccaaagttctctccatgtccaacctaagggttcaggacagcgacttctggaactgcaccgtgaccctggaccagaaaaagaactggttcggcatgacactctcagtgctgggttttcagagcacagctatcacggcctataagagtgagggagagtcagcggagttctccttcccactcaactttgcagaggaaaacgggtggggagagctgatgtggaaggcagagaaggattctttcttccagccctggatctccttctccataaagaacaaagaggtgtccgtacaaaagtccaccaaagacctcaagctccagctgaaggaaacgctcccactcaccctcaagataccccaggtctcgcttcagtttgctggttctggcaacctgactctgactctggacaaagggacactgcatcaggaagtgaacctggtggtgatgaaagtggctcagctcaacaatactttgacctgtgaggtgatgggacctacctctcccaagatgagactgaccctgaagcaggagaaccaggaggccagggtctctgaggagcagaaagtagttcaagtggtggcccctgagacagggctgtggcagtgtctactgagtgaaggtgataaggtcaagatggactccaggatccaggttttatccagaggggtgaaccagacagtgttcctggcttgcgtgctgggtggctccttcggctttctgggtttccttgggctctgcatcctctgctgtgtcaggtgccggcaccaacagcgccaggcagcacgaatgtctcag</w:t>
      </w:r>
      <w:r w:rsidRPr="009825DB">
        <w:rPr>
          <w:rFonts w:ascii="Arial" w:hAnsi="Arial" w:cs="Arial"/>
          <w:b/>
          <w:bCs/>
          <w:u w:val="single"/>
        </w:rPr>
        <w:t>atcaagaggGCTGCA</w:t>
      </w:r>
      <w:r w:rsidRPr="009825DB">
        <w:rPr>
          <w:rFonts w:ascii="Arial" w:hAnsi="Arial" w:cs="Arial"/>
        </w:rPr>
        <w:t>agtgagaagaagacctgccagtgcccccaccggatgcagaagagccataatctcatctgataaagatcttgagtcgacaagcttgctag</w:t>
      </w:r>
    </w:p>
    <w:p w14:paraId="527C0A8A" w14:textId="77777777" w:rsidR="008C7ED6" w:rsidRDefault="008C7ED6" w:rsidP="008C7ED6">
      <w:pPr>
        <w:rPr>
          <w:rFonts w:ascii="Arial" w:hAnsi="Arial" w:cs="Arial"/>
          <w:b/>
          <w:bCs/>
        </w:rPr>
      </w:pPr>
    </w:p>
    <w:sectPr w:rsidR="008C7ED6" w:rsidSect="003C3D9A">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FDA26" w14:textId="77777777" w:rsidR="00EF06D4" w:rsidRDefault="00EF06D4" w:rsidP="00C126C3">
      <w:r>
        <w:separator/>
      </w:r>
    </w:p>
  </w:endnote>
  <w:endnote w:type="continuationSeparator" w:id="0">
    <w:p w14:paraId="1FA05E00" w14:textId="77777777" w:rsidR="00EF06D4" w:rsidRDefault="00EF06D4" w:rsidP="00C12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8983735"/>
      <w:docPartObj>
        <w:docPartGallery w:val="Page Numbers (Bottom of Page)"/>
        <w:docPartUnique/>
      </w:docPartObj>
    </w:sdtPr>
    <w:sdtContent>
      <w:p w14:paraId="48771734" w14:textId="7A51B390" w:rsidR="00220309" w:rsidRDefault="00220309" w:rsidP="009A35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4ADD0D" w14:textId="77777777" w:rsidR="00220309" w:rsidRDefault="002203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5749529"/>
      <w:docPartObj>
        <w:docPartGallery w:val="Page Numbers (Bottom of Page)"/>
        <w:docPartUnique/>
      </w:docPartObj>
    </w:sdtPr>
    <w:sdtContent>
      <w:p w14:paraId="1C5216A3" w14:textId="66F3B13E" w:rsidR="00220309" w:rsidRDefault="00220309" w:rsidP="009A35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066D143" w14:textId="77777777" w:rsidR="00220309" w:rsidRDefault="002203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9B41B" w14:textId="77777777" w:rsidR="00EF06D4" w:rsidRDefault="00EF06D4" w:rsidP="00C126C3">
      <w:r>
        <w:separator/>
      </w:r>
    </w:p>
  </w:footnote>
  <w:footnote w:type="continuationSeparator" w:id="0">
    <w:p w14:paraId="2685E0E1" w14:textId="77777777" w:rsidR="00EF06D4" w:rsidRDefault="00EF06D4" w:rsidP="00C126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FC7754"/>
    <w:multiLevelType w:val="multilevel"/>
    <w:tmpl w:val="4C8E7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C452736"/>
    <w:multiLevelType w:val="hybridMultilevel"/>
    <w:tmpl w:val="D6145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7495756">
    <w:abstractNumId w:val="1"/>
  </w:num>
  <w:num w:numId="2" w16cid:durableId="967468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ap2t59zqxzpasefa28peps1dfw0dde09rz2&quot;&gt;Kuhns Lab Library &amp;apos;21&lt;record-ids&gt;&lt;item&gt;9&lt;/item&gt;&lt;item&gt;476&lt;/item&gt;&lt;item&gt;1036&lt;/item&gt;&lt;item&gt;1318&lt;/item&gt;&lt;/record-ids&gt;&lt;/item&gt;&lt;/Libraries&gt;"/>
  </w:docVars>
  <w:rsids>
    <w:rsidRoot w:val="00C8276E"/>
    <w:rsid w:val="000002DE"/>
    <w:rsid w:val="000006D4"/>
    <w:rsid w:val="00000AFB"/>
    <w:rsid w:val="00000D8A"/>
    <w:rsid w:val="00000E66"/>
    <w:rsid w:val="0000104E"/>
    <w:rsid w:val="00002C41"/>
    <w:rsid w:val="00003002"/>
    <w:rsid w:val="000038D6"/>
    <w:rsid w:val="000046F0"/>
    <w:rsid w:val="00004710"/>
    <w:rsid w:val="00004F4F"/>
    <w:rsid w:val="000061D0"/>
    <w:rsid w:val="000065BB"/>
    <w:rsid w:val="000066B3"/>
    <w:rsid w:val="000066BE"/>
    <w:rsid w:val="00006808"/>
    <w:rsid w:val="00006CB4"/>
    <w:rsid w:val="000075C3"/>
    <w:rsid w:val="000078DD"/>
    <w:rsid w:val="00007B8B"/>
    <w:rsid w:val="00010202"/>
    <w:rsid w:val="00011764"/>
    <w:rsid w:val="00011808"/>
    <w:rsid w:val="000123C7"/>
    <w:rsid w:val="00012709"/>
    <w:rsid w:val="00012C58"/>
    <w:rsid w:val="00013221"/>
    <w:rsid w:val="00013D69"/>
    <w:rsid w:val="000156CE"/>
    <w:rsid w:val="0001571D"/>
    <w:rsid w:val="000163F0"/>
    <w:rsid w:val="00016607"/>
    <w:rsid w:val="00017819"/>
    <w:rsid w:val="00017A71"/>
    <w:rsid w:val="00017AEE"/>
    <w:rsid w:val="00017C1E"/>
    <w:rsid w:val="00017FE8"/>
    <w:rsid w:val="00020465"/>
    <w:rsid w:val="00020B11"/>
    <w:rsid w:val="00020B8A"/>
    <w:rsid w:val="00020E57"/>
    <w:rsid w:val="00021CD5"/>
    <w:rsid w:val="00021E1C"/>
    <w:rsid w:val="00021ECA"/>
    <w:rsid w:val="000222AA"/>
    <w:rsid w:val="00022430"/>
    <w:rsid w:val="00023367"/>
    <w:rsid w:val="00023387"/>
    <w:rsid w:val="000237CF"/>
    <w:rsid w:val="00023B7F"/>
    <w:rsid w:val="000249B0"/>
    <w:rsid w:val="00024A31"/>
    <w:rsid w:val="00024BE4"/>
    <w:rsid w:val="000275CF"/>
    <w:rsid w:val="00027A47"/>
    <w:rsid w:val="00030732"/>
    <w:rsid w:val="0003075C"/>
    <w:rsid w:val="000307D6"/>
    <w:rsid w:val="000308EB"/>
    <w:rsid w:val="000308F7"/>
    <w:rsid w:val="00030C39"/>
    <w:rsid w:val="00031041"/>
    <w:rsid w:val="000312E8"/>
    <w:rsid w:val="0003145E"/>
    <w:rsid w:val="00031C45"/>
    <w:rsid w:val="00031C60"/>
    <w:rsid w:val="00031F1A"/>
    <w:rsid w:val="00032267"/>
    <w:rsid w:val="00032336"/>
    <w:rsid w:val="00032A95"/>
    <w:rsid w:val="00033E2C"/>
    <w:rsid w:val="00034175"/>
    <w:rsid w:val="00034CC1"/>
    <w:rsid w:val="00035111"/>
    <w:rsid w:val="0003569C"/>
    <w:rsid w:val="000359EA"/>
    <w:rsid w:val="00035F8E"/>
    <w:rsid w:val="00036751"/>
    <w:rsid w:val="000403F5"/>
    <w:rsid w:val="00040539"/>
    <w:rsid w:val="00040D4F"/>
    <w:rsid w:val="00040E28"/>
    <w:rsid w:val="000410F3"/>
    <w:rsid w:val="0004156C"/>
    <w:rsid w:val="00041950"/>
    <w:rsid w:val="0004235F"/>
    <w:rsid w:val="00042BDC"/>
    <w:rsid w:val="00043629"/>
    <w:rsid w:val="00043ACF"/>
    <w:rsid w:val="00043D79"/>
    <w:rsid w:val="00043F23"/>
    <w:rsid w:val="000441D1"/>
    <w:rsid w:val="00044D27"/>
    <w:rsid w:val="0004501B"/>
    <w:rsid w:val="000456B4"/>
    <w:rsid w:val="000456F5"/>
    <w:rsid w:val="00046070"/>
    <w:rsid w:val="0004612D"/>
    <w:rsid w:val="0004619C"/>
    <w:rsid w:val="0004628F"/>
    <w:rsid w:val="000466C9"/>
    <w:rsid w:val="00046FCF"/>
    <w:rsid w:val="000471E3"/>
    <w:rsid w:val="000473EB"/>
    <w:rsid w:val="00047AE6"/>
    <w:rsid w:val="00047C13"/>
    <w:rsid w:val="000500C8"/>
    <w:rsid w:val="000503B3"/>
    <w:rsid w:val="000504FC"/>
    <w:rsid w:val="0005074C"/>
    <w:rsid w:val="0005079C"/>
    <w:rsid w:val="00050D74"/>
    <w:rsid w:val="0005158D"/>
    <w:rsid w:val="00051597"/>
    <w:rsid w:val="00052A79"/>
    <w:rsid w:val="00052C02"/>
    <w:rsid w:val="00052EB1"/>
    <w:rsid w:val="00053042"/>
    <w:rsid w:val="000538F1"/>
    <w:rsid w:val="00053DFB"/>
    <w:rsid w:val="00054143"/>
    <w:rsid w:val="000548FF"/>
    <w:rsid w:val="00054AF8"/>
    <w:rsid w:val="0005502C"/>
    <w:rsid w:val="0005529F"/>
    <w:rsid w:val="00055B9B"/>
    <w:rsid w:val="00055F85"/>
    <w:rsid w:val="000562DE"/>
    <w:rsid w:val="00056821"/>
    <w:rsid w:val="00056AD8"/>
    <w:rsid w:val="0006009A"/>
    <w:rsid w:val="000603F5"/>
    <w:rsid w:val="00060FC5"/>
    <w:rsid w:val="0006246A"/>
    <w:rsid w:val="000624A4"/>
    <w:rsid w:val="0006259D"/>
    <w:rsid w:val="00063184"/>
    <w:rsid w:val="000631B8"/>
    <w:rsid w:val="0006388F"/>
    <w:rsid w:val="000638A7"/>
    <w:rsid w:val="000639C2"/>
    <w:rsid w:val="000639F5"/>
    <w:rsid w:val="00063B01"/>
    <w:rsid w:val="00063CBA"/>
    <w:rsid w:val="000642BC"/>
    <w:rsid w:val="00064A9D"/>
    <w:rsid w:val="00064B1C"/>
    <w:rsid w:val="000662EC"/>
    <w:rsid w:val="000666DD"/>
    <w:rsid w:val="00066878"/>
    <w:rsid w:val="00066D5C"/>
    <w:rsid w:val="00067404"/>
    <w:rsid w:val="00067971"/>
    <w:rsid w:val="00070A6C"/>
    <w:rsid w:val="00071081"/>
    <w:rsid w:val="00071708"/>
    <w:rsid w:val="00071971"/>
    <w:rsid w:val="00071CE9"/>
    <w:rsid w:val="0007204D"/>
    <w:rsid w:val="000720DF"/>
    <w:rsid w:val="00072151"/>
    <w:rsid w:val="00072302"/>
    <w:rsid w:val="00072473"/>
    <w:rsid w:val="00072C28"/>
    <w:rsid w:val="000732BD"/>
    <w:rsid w:val="0007365E"/>
    <w:rsid w:val="00073732"/>
    <w:rsid w:val="0007385B"/>
    <w:rsid w:val="00073F16"/>
    <w:rsid w:val="00074052"/>
    <w:rsid w:val="00074DC6"/>
    <w:rsid w:val="00075678"/>
    <w:rsid w:val="0007628B"/>
    <w:rsid w:val="000773B2"/>
    <w:rsid w:val="000773C3"/>
    <w:rsid w:val="00077AAA"/>
    <w:rsid w:val="00080161"/>
    <w:rsid w:val="000806A6"/>
    <w:rsid w:val="00081194"/>
    <w:rsid w:val="00081D4B"/>
    <w:rsid w:val="0008205D"/>
    <w:rsid w:val="000820D6"/>
    <w:rsid w:val="00082148"/>
    <w:rsid w:val="0008325E"/>
    <w:rsid w:val="0008348C"/>
    <w:rsid w:val="000837E7"/>
    <w:rsid w:val="00083962"/>
    <w:rsid w:val="00083EE8"/>
    <w:rsid w:val="00084235"/>
    <w:rsid w:val="0008424A"/>
    <w:rsid w:val="00084882"/>
    <w:rsid w:val="00084923"/>
    <w:rsid w:val="00084D8F"/>
    <w:rsid w:val="000855D3"/>
    <w:rsid w:val="00085615"/>
    <w:rsid w:val="000859B9"/>
    <w:rsid w:val="000861A8"/>
    <w:rsid w:val="0008657B"/>
    <w:rsid w:val="00086B2B"/>
    <w:rsid w:val="00086BEF"/>
    <w:rsid w:val="0008773B"/>
    <w:rsid w:val="00087939"/>
    <w:rsid w:val="000879F4"/>
    <w:rsid w:val="0009022E"/>
    <w:rsid w:val="0009059C"/>
    <w:rsid w:val="000910ED"/>
    <w:rsid w:val="0009137A"/>
    <w:rsid w:val="00092145"/>
    <w:rsid w:val="00092F5F"/>
    <w:rsid w:val="000930FE"/>
    <w:rsid w:val="00093686"/>
    <w:rsid w:val="000939C3"/>
    <w:rsid w:val="0009423F"/>
    <w:rsid w:val="000946B7"/>
    <w:rsid w:val="00094784"/>
    <w:rsid w:val="000955A0"/>
    <w:rsid w:val="00095687"/>
    <w:rsid w:val="0009585A"/>
    <w:rsid w:val="000959BB"/>
    <w:rsid w:val="00095DC1"/>
    <w:rsid w:val="00095FCB"/>
    <w:rsid w:val="00096194"/>
    <w:rsid w:val="000961DE"/>
    <w:rsid w:val="00097097"/>
    <w:rsid w:val="000972AE"/>
    <w:rsid w:val="00097389"/>
    <w:rsid w:val="00097503"/>
    <w:rsid w:val="00097BCD"/>
    <w:rsid w:val="000A0D1E"/>
    <w:rsid w:val="000A1068"/>
    <w:rsid w:val="000A1213"/>
    <w:rsid w:val="000A1372"/>
    <w:rsid w:val="000A1523"/>
    <w:rsid w:val="000A18B1"/>
    <w:rsid w:val="000A1BBF"/>
    <w:rsid w:val="000A214E"/>
    <w:rsid w:val="000A2476"/>
    <w:rsid w:val="000A2C01"/>
    <w:rsid w:val="000A37BB"/>
    <w:rsid w:val="000A3B59"/>
    <w:rsid w:val="000A4205"/>
    <w:rsid w:val="000A4579"/>
    <w:rsid w:val="000A45F2"/>
    <w:rsid w:val="000A4A56"/>
    <w:rsid w:val="000A4D63"/>
    <w:rsid w:val="000A554B"/>
    <w:rsid w:val="000A65D6"/>
    <w:rsid w:val="000A667E"/>
    <w:rsid w:val="000B0D00"/>
    <w:rsid w:val="000B0F85"/>
    <w:rsid w:val="000B1510"/>
    <w:rsid w:val="000B1687"/>
    <w:rsid w:val="000B38EC"/>
    <w:rsid w:val="000B3934"/>
    <w:rsid w:val="000B407F"/>
    <w:rsid w:val="000B5DDE"/>
    <w:rsid w:val="000B60AE"/>
    <w:rsid w:val="000B6195"/>
    <w:rsid w:val="000B62E0"/>
    <w:rsid w:val="000B7EA2"/>
    <w:rsid w:val="000C0A18"/>
    <w:rsid w:val="000C0ACE"/>
    <w:rsid w:val="000C1601"/>
    <w:rsid w:val="000C1683"/>
    <w:rsid w:val="000C194C"/>
    <w:rsid w:val="000C1D5D"/>
    <w:rsid w:val="000C202E"/>
    <w:rsid w:val="000C21F1"/>
    <w:rsid w:val="000C3106"/>
    <w:rsid w:val="000C35C9"/>
    <w:rsid w:val="000C3A5D"/>
    <w:rsid w:val="000C4127"/>
    <w:rsid w:val="000C4320"/>
    <w:rsid w:val="000C4937"/>
    <w:rsid w:val="000C4B16"/>
    <w:rsid w:val="000C4EE5"/>
    <w:rsid w:val="000C517A"/>
    <w:rsid w:val="000C56FE"/>
    <w:rsid w:val="000C59E5"/>
    <w:rsid w:val="000C75C8"/>
    <w:rsid w:val="000D03CA"/>
    <w:rsid w:val="000D0618"/>
    <w:rsid w:val="000D0F74"/>
    <w:rsid w:val="000D11B6"/>
    <w:rsid w:val="000D12DD"/>
    <w:rsid w:val="000D1D27"/>
    <w:rsid w:val="000D3082"/>
    <w:rsid w:val="000D334A"/>
    <w:rsid w:val="000D360E"/>
    <w:rsid w:val="000D3DC4"/>
    <w:rsid w:val="000D419F"/>
    <w:rsid w:val="000D42B5"/>
    <w:rsid w:val="000D4B7B"/>
    <w:rsid w:val="000D533E"/>
    <w:rsid w:val="000D5A54"/>
    <w:rsid w:val="000D5F65"/>
    <w:rsid w:val="000D60FC"/>
    <w:rsid w:val="000D6317"/>
    <w:rsid w:val="000D6B66"/>
    <w:rsid w:val="000D6D5F"/>
    <w:rsid w:val="000D6EDF"/>
    <w:rsid w:val="000D712D"/>
    <w:rsid w:val="000D7C57"/>
    <w:rsid w:val="000E004C"/>
    <w:rsid w:val="000E04A9"/>
    <w:rsid w:val="000E0521"/>
    <w:rsid w:val="000E09B7"/>
    <w:rsid w:val="000E0B82"/>
    <w:rsid w:val="000E0F4B"/>
    <w:rsid w:val="000E1212"/>
    <w:rsid w:val="000E1C26"/>
    <w:rsid w:val="000E22FA"/>
    <w:rsid w:val="000E2C27"/>
    <w:rsid w:val="000E33D9"/>
    <w:rsid w:val="000E33FA"/>
    <w:rsid w:val="000E3A1D"/>
    <w:rsid w:val="000E3D66"/>
    <w:rsid w:val="000E423D"/>
    <w:rsid w:val="000E446E"/>
    <w:rsid w:val="000E4757"/>
    <w:rsid w:val="000E4E24"/>
    <w:rsid w:val="000E5075"/>
    <w:rsid w:val="000E509C"/>
    <w:rsid w:val="000E595E"/>
    <w:rsid w:val="000E5A8D"/>
    <w:rsid w:val="000E6936"/>
    <w:rsid w:val="000E69BB"/>
    <w:rsid w:val="000E6A65"/>
    <w:rsid w:val="000E6C88"/>
    <w:rsid w:val="000E6DA1"/>
    <w:rsid w:val="000E713E"/>
    <w:rsid w:val="000E721E"/>
    <w:rsid w:val="000E79D7"/>
    <w:rsid w:val="000E7E7F"/>
    <w:rsid w:val="000F03F4"/>
    <w:rsid w:val="000F17BA"/>
    <w:rsid w:val="000F17FF"/>
    <w:rsid w:val="000F1819"/>
    <w:rsid w:val="000F18E5"/>
    <w:rsid w:val="000F1C49"/>
    <w:rsid w:val="000F1F15"/>
    <w:rsid w:val="000F1F8F"/>
    <w:rsid w:val="000F2101"/>
    <w:rsid w:val="000F2229"/>
    <w:rsid w:val="000F23C1"/>
    <w:rsid w:val="000F27E1"/>
    <w:rsid w:val="000F2FA3"/>
    <w:rsid w:val="000F36B5"/>
    <w:rsid w:val="000F3C15"/>
    <w:rsid w:val="000F3ED9"/>
    <w:rsid w:val="000F4089"/>
    <w:rsid w:val="000F468E"/>
    <w:rsid w:val="000F4C38"/>
    <w:rsid w:val="000F4E6C"/>
    <w:rsid w:val="000F5B80"/>
    <w:rsid w:val="000F6A6B"/>
    <w:rsid w:val="000F6C63"/>
    <w:rsid w:val="000F710F"/>
    <w:rsid w:val="000F7838"/>
    <w:rsid w:val="000F7B3E"/>
    <w:rsid w:val="00100252"/>
    <w:rsid w:val="00100507"/>
    <w:rsid w:val="00100705"/>
    <w:rsid w:val="00100A5B"/>
    <w:rsid w:val="00100AB2"/>
    <w:rsid w:val="00100B55"/>
    <w:rsid w:val="00101795"/>
    <w:rsid w:val="00101FC9"/>
    <w:rsid w:val="001022C9"/>
    <w:rsid w:val="001023A4"/>
    <w:rsid w:val="001030D8"/>
    <w:rsid w:val="00103640"/>
    <w:rsid w:val="00103D8B"/>
    <w:rsid w:val="00103F0D"/>
    <w:rsid w:val="001040E3"/>
    <w:rsid w:val="00104146"/>
    <w:rsid w:val="00104B6A"/>
    <w:rsid w:val="00104C49"/>
    <w:rsid w:val="0010514F"/>
    <w:rsid w:val="00105A8B"/>
    <w:rsid w:val="001069BC"/>
    <w:rsid w:val="00106E45"/>
    <w:rsid w:val="00107837"/>
    <w:rsid w:val="00110925"/>
    <w:rsid w:val="00110A06"/>
    <w:rsid w:val="00110C25"/>
    <w:rsid w:val="00111111"/>
    <w:rsid w:val="001119FE"/>
    <w:rsid w:val="00111CDF"/>
    <w:rsid w:val="00112CCB"/>
    <w:rsid w:val="00113274"/>
    <w:rsid w:val="0011348C"/>
    <w:rsid w:val="001135E7"/>
    <w:rsid w:val="001138E9"/>
    <w:rsid w:val="00113BC3"/>
    <w:rsid w:val="00113D67"/>
    <w:rsid w:val="001143CC"/>
    <w:rsid w:val="00114D4D"/>
    <w:rsid w:val="00115818"/>
    <w:rsid w:val="001168B6"/>
    <w:rsid w:val="00121442"/>
    <w:rsid w:val="001217F7"/>
    <w:rsid w:val="00121EE8"/>
    <w:rsid w:val="001220CF"/>
    <w:rsid w:val="0012219F"/>
    <w:rsid w:val="001224F0"/>
    <w:rsid w:val="001224FD"/>
    <w:rsid w:val="00122900"/>
    <w:rsid w:val="001230BA"/>
    <w:rsid w:val="00123301"/>
    <w:rsid w:val="00123A6A"/>
    <w:rsid w:val="001240FF"/>
    <w:rsid w:val="001241B8"/>
    <w:rsid w:val="001241C9"/>
    <w:rsid w:val="001242F7"/>
    <w:rsid w:val="00124517"/>
    <w:rsid w:val="00124AB9"/>
    <w:rsid w:val="00124B1B"/>
    <w:rsid w:val="00125628"/>
    <w:rsid w:val="0012589A"/>
    <w:rsid w:val="001259D9"/>
    <w:rsid w:val="00125C6D"/>
    <w:rsid w:val="001265EE"/>
    <w:rsid w:val="00126B3B"/>
    <w:rsid w:val="00127465"/>
    <w:rsid w:val="00127D53"/>
    <w:rsid w:val="0013034C"/>
    <w:rsid w:val="00130744"/>
    <w:rsid w:val="001308A7"/>
    <w:rsid w:val="00131AC7"/>
    <w:rsid w:val="00133E0E"/>
    <w:rsid w:val="001340C3"/>
    <w:rsid w:val="00134810"/>
    <w:rsid w:val="00134A9F"/>
    <w:rsid w:val="00135E3A"/>
    <w:rsid w:val="001363F8"/>
    <w:rsid w:val="00137602"/>
    <w:rsid w:val="00137BC1"/>
    <w:rsid w:val="0014038A"/>
    <w:rsid w:val="001403D4"/>
    <w:rsid w:val="00140B22"/>
    <w:rsid w:val="001410D1"/>
    <w:rsid w:val="001418D2"/>
    <w:rsid w:val="00141A63"/>
    <w:rsid w:val="0014258D"/>
    <w:rsid w:val="001425D1"/>
    <w:rsid w:val="001425D7"/>
    <w:rsid w:val="001426E5"/>
    <w:rsid w:val="00142B5C"/>
    <w:rsid w:val="001439C2"/>
    <w:rsid w:val="00144F70"/>
    <w:rsid w:val="0014521D"/>
    <w:rsid w:val="00145689"/>
    <w:rsid w:val="001456C7"/>
    <w:rsid w:val="00145CC7"/>
    <w:rsid w:val="00146072"/>
    <w:rsid w:val="00146615"/>
    <w:rsid w:val="00146C28"/>
    <w:rsid w:val="001473D6"/>
    <w:rsid w:val="0015046D"/>
    <w:rsid w:val="00150648"/>
    <w:rsid w:val="00150754"/>
    <w:rsid w:val="0015188C"/>
    <w:rsid w:val="00151972"/>
    <w:rsid w:val="00151ADC"/>
    <w:rsid w:val="00151BAF"/>
    <w:rsid w:val="00151DE0"/>
    <w:rsid w:val="00152914"/>
    <w:rsid w:val="00152A62"/>
    <w:rsid w:val="00152D3D"/>
    <w:rsid w:val="0015331D"/>
    <w:rsid w:val="001535EF"/>
    <w:rsid w:val="00154471"/>
    <w:rsid w:val="0015497A"/>
    <w:rsid w:val="00154C74"/>
    <w:rsid w:val="00154D1B"/>
    <w:rsid w:val="00154EC5"/>
    <w:rsid w:val="00155667"/>
    <w:rsid w:val="001558EC"/>
    <w:rsid w:val="0015625A"/>
    <w:rsid w:val="0015661F"/>
    <w:rsid w:val="00156E83"/>
    <w:rsid w:val="001570A6"/>
    <w:rsid w:val="001570EB"/>
    <w:rsid w:val="00157514"/>
    <w:rsid w:val="001578A4"/>
    <w:rsid w:val="00157996"/>
    <w:rsid w:val="00157DAA"/>
    <w:rsid w:val="00160E2E"/>
    <w:rsid w:val="001611F6"/>
    <w:rsid w:val="00161256"/>
    <w:rsid w:val="00161A3E"/>
    <w:rsid w:val="00161CEC"/>
    <w:rsid w:val="00161EE8"/>
    <w:rsid w:val="001631C2"/>
    <w:rsid w:val="001639C7"/>
    <w:rsid w:val="00163CA7"/>
    <w:rsid w:val="00163F81"/>
    <w:rsid w:val="00165BBA"/>
    <w:rsid w:val="00165CAB"/>
    <w:rsid w:val="00166438"/>
    <w:rsid w:val="0016692A"/>
    <w:rsid w:val="00166B85"/>
    <w:rsid w:val="00166D37"/>
    <w:rsid w:val="0016724D"/>
    <w:rsid w:val="00167F70"/>
    <w:rsid w:val="00167FC0"/>
    <w:rsid w:val="00170024"/>
    <w:rsid w:val="00170C9D"/>
    <w:rsid w:val="00171975"/>
    <w:rsid w:val="00171AEC"/>
    <w:rsid w:val="00171ED0"/>
    <w:rsid w:val="00171FE3"/>
    <w:rsid w:val="001720E8"/>
    <w:rsid w:val="001727C9"/>
    <w:rsid w:val="0017292A"/>
    <w:rsid w:val="00172EFF"/>
    <w:rsid w:val="00173004"/>
    <w:rsid w:val="00173D4D"/>
    <w:rsid w:val="0017423D"/>
    <w:rsid w:val="001746CA"/>
    <w:rsid w:val="00174FF1"/>
    <w:rsid w:val="0017528C"/>
    <w:rsid w:val="00175A84"/>
    <w:rsid w:val="0017600B"/>
    <w:rsid w:val="0017606C"/>
    <w:rsid w:val="001766C4"/>
    <w:rsid w:val="001769DA"/>
    <w:rsid w:val="001775B9"/>
    <w:rsid w:val="00177AE8"/>
    <w:rsid w:val="00177B09"/>
    <w:rsid w:val="00177E20"/>
    <w:rsid w:val="00177FC9"/>
    <w:rsid w:val="00180AB5"/>
    <w:rsid w:val="00181083"/>
    <w:rsid w:val="001810B0"/>
    <w:rsid w:val="001810E9"/>
    <w:rsid w:val="00181197"/>
    <w:rsid w:val="001812B5"/>
    <w:rsid w:val="0018137D"/>
    <w:rsid w:val="00181445"/>
    <w:rsid w:val="00181C3E"/>
    <w:rsid w:val="00181CD0"/>
    <w:rsid w:val="00182251"/>
    <w:rsid w:val="00182BC6"/>
    <w:rsid w:val="00182C55"/>
    <w:rsid w:val="00182CA9"/>
    <w:rsid w:val="00182F27"/>
    <w:rsid w:val="00183290"/>
    <w:rsid w:val="00183A63"/>
    <w:rsid w:val="00183DC8"/>
    <w:rsid w:val="00183EE9"/>
    <w:rsid w:val="00184706"/>
    <w:rsid w:val="00184958"/>
    <w:rsid w:val="001850F9"/>
    <w:rsid w:val="0018511C"/>
    <w:rsid w:val="00185943"/>
    <w:rsid w:val="0018641C"/>
    <w:rsid w:val="001865E7"/>
    <w:rsid w:val="0018691E"/>
    <w:rsid w:val="001870B7"/>
    <w:rsid w:val="00187484"/>
    <w:rsid w:val="0018756C"/>
    <w:rsid w:val="00187F84"/>
    <w:rsid w:val="0019089F"/>
    <w:rsid w:val="00190912"/>
    <w:rsid w:val="00190DEC"/>
    <w:rsid w:val="00190F0A"/>
    <w:rsid w:val="0019114C"/>
    <w:rsid w:val="00191817"/>
    <w:rsid w:val="00191AA5"/>
    <w:rsid w:val="001924A5"/>
    <w:rsid w:val="00192592"/>
    <w:rsid w:val="00193048"/>
    <w:rsid w:val="001936E2"/>
    <w:rsid w:val="001944C6"/>
    <w:rsid w:val="00194550"/>
    <w:rsid w:val="00194C3A"/>
    <w:rsid w:val="001952AB"/>
    <w:rsid w:val="001954F4"/>
    <w:rsid w:val="0019564C"/>
    <w:rsid w:val="00195734"/>
    <w:rsid w:val="0019577A"/>
    <w:rsid w:val="00195FC1"/>
    <w:rsid w:val="001966CB"/>
    <w:rsid w:val="00196AF0"/>
    <w:rsid w:val="00196D18"/>
    <w:rsid w:val="00197015"/>
    <w:rsid w:val="0019714F"/>
    <w:rsid w:val="001979DC"/>
    <w:rsid w:val="00197DC8"/>
    <w:rsid w:val="001A0274"/>
    <w:rsid w:val="001A0D82"/>
    <w:rsid w:val="001A11DB"/>
    <w:rsid w:val="001A13EB"/>
    <w:rsid w:val="001A203F"/>
    <w:rsid w:val="001A2178"/>
    <w:rsid w:val="001A25BC"/>
    <w:rsid w:val="001A2761"/>
    <w:rsid w:val="001A2F3A"/>
    <w:rsid w:val="001A3278"/>
    <w:rsid w:val="001A42BA"/>
    <w:rsid w:val="001A432A"/>
    <w:rsid w:val="001A49FE"/>
    <w:rsid w:val="001A4B9D"/>
    <w:rsid w:val="001A4CD2"/>
    <w:rsid w:val="001A4D16"/>
    <w:rsid w:val="001A512B"/>
    <w:rsid w:val="001A544C"/>
    <w:rsid w:val="001A577E"/>
    <w:rsid w:val="001A5C79"/>
    <w:rsid w:val="001A6135"/>
    <w:rsid w:val="001A65B7"/>
    <w:rsid w:val="001A6C6E"/>
    <w:rsid w:val="001A6F33"/>
    <w:rsid w:val="001A6F9B"/>
    <w:rsid w:val="001A71BE"/>
    <w:rsid w:val="001A7D5E"/>
    <w:rsid w:val="001B00F8"/>
    <w:rsid w:val="001B0ECF"/>
    <w:rsid w:val="001B0FB7"/>
    <w:rsid w:val="001B1ED2"/>
    <w:rsid w:val="001B1F63"/>
    <w:rsid w:val="001B2252"/>
    <w:rsid w:val="001B2DA0"/>
    <w:rsid w:val="001B32C2"/>
    <w:rsid w:val="001B3E6A"/>
    <w:rsid w:val="001B3EC7"/>
    <w:rsid w:val="001B4AFF"/>
    <w:rsid w:val="001B4CB5"/>
    <w:rsid w:val="001B503A"/>
    <w:rsid w:val="001B541A"/>
    <w:rsid w:val="001B5AEA"/>
    <w:rsid w:val="001B6187"/>
    <w:rsid w:val="001B6590"/>
    <w:rsid w:val="001B66DA"/>
    <w:rsid w:val="001B6873"/>
    <w:rsid w:val="001B69B0"/>
    <w:rsid w:val="001B7B1F"/>
    <w:rsid w:val="001C0382"/>
    <w:rsid w:val="001C0481"/>
    <w:rsid w:val="001C085B"/>
    <w:rsid w:val="001C0C8D"/>
    <w:rsid w:val="001C0DDE"/>
    <w:rsid w:val="001C1852"/>
    <w:rsid w:val="001C25B9"/>
    <w:rsid w:val="001C2DA5"/>
    <w:rsid w:val="001C3749"/>
    <w:rsid w:val="001C39C9"/>
    <w:rsid w:val="001C3A9C"/>
    <w:rsid w:val="001C4519"/>
    <w:rsid w:val="001C4920"/>
    <w:rsid w:val="001C4B1A"/>
    <w:rsid w:val="001C4B2D"/>
    <w:rsid w:val="001C50D4"/>
    <w:rsid w:val="001C57D2"/>
    <w:rsid w:val="001C6D5D"/>
    <w:rsid w:val="001C75CF"/>
    <w:rsid w:val="001C7C0F"/>
    <w:rsid w:val="001C7C24"/>
    <w:rsid w:val="001C7C43"/>
    <w:rsid w:val="001C7CE1"/>
    <w:rsid w:val="001D0153"/>
    <w:rsid w:val="001D03B3"/>
    <w:rsid w:val="001D059B"/>
    <w:rsid w:val="001D08EF"/>
    <w:rsid w:val="001D0960"/>
    <w:rsid w:val="001D0C41"/>
    <w:rsid w:val="001D0E25"/>
    <w:rsid w:val="001D1343"/>
    <w:rsid w:val="001D1348"/>
    <w:rsid w:val="001D1D0C"/>
    <w:rsid w:val="001D1F61"/>
    <w:rsid w:val="001D3461"/>
    <w:rsid w:val="001D3A0A"/>
    <w:rsid w:val="001D3BCE"/>
    <w:rsid w:val="001D3C4F"/>
    <w:rsid w:val="001D3DC1"/>
    <w:rsid w:val="001D3EF3"/>
    <w:rsid w:val="001D5B43"/>
    <w:rsid w:val="001D5C28"/>
    <w:rsid w:val="001D5DBB"/>
    <w:rsid w:val="001D78A8"/>
    <w:rsid w:val="001D7DB9"/>
    <w:rsid w:val="001D7E15"/>
    <w:rsid w:val="001E0130"/>
    <w:rsid w:val="001E036F"/>
    <w:rsid w:val="001E046E"/>
    <w:rsid w:val="001E0D4B"/>
    <w:rsid w:val="001E10A5"/>
    <w:rsid w:val="001E19F4"/>
    <w:rsid w:val="001E1A57"/>
    <w:rsid w:val="001E2031"/>
    <w:rsid w:val="001E2418"/>
    <w:rsid w:val="001E2C87"/>
    <w:rsid w:val="001E300C"/>
    <w:rsid w:val="001E320A"/>
    <w:rsid w:val="001E32EB"/>
    <w:rsid w:val="001E3371"/>
    <w:rsid w:val="001E37FC"/>
    <w:rsid w:val="001E3833"/>
    <w:rsid w:val="001E3D1C"/>
    <w:rsid w:val="001E3EFA"/>
    <w:rsid w:val="001E41B5"/>
    <w:rsid w:val="001E41BF"/>
    <w:rsid w:val="001E4434"/>
    <w:rsid w:val="001E4686"/>
    <w:rsid w:val="001E47CE"/>
    <w:rsid w:val="001E4AF5"/>
    <w:rsid w:val="001E4E8A"/>
    <w:rsid w:val="001E51FE"/>
    <w:rsid w:val="001E5339"/>
    <w:rsid w:val="001E6147"/>
    <w:rsid w:val="001E6724"/>
    <w:rsid w:val="001E71D4"/>
    <w:rsid w:val="001E755A"/>
    <w:rsid w:val="001E7631"/>
    <w:rsid w:val="001F09A7"/>
    <w:rsid w:val="001F0B19"/>
    <w:rsid w:val="001F0B5B"/>
    <w:rsid w:val="001F13A1"/>
    <w:rsid w:val="001F1C8E"/>
    <w:rsid w:val="001F2969"/>
    <w:rsid w:val="001F36E2"/>
    <w:rsid w:val="001F5076"/>
    <w:rsid w:val="001F5BD8"/>
    <w:rsid w:val="001F62BA"/>
    <w:rsid w:val="001F62F1"/>
    <w:rsid w:val="001F67EC"/>
    <w:rsid w:val="001F6A05"/>
    <w:rsid w:val="001F6C05"/>
    <w:rsid w:val="001F718C"/>
    <w:rsid w:val="001F7563"/>
    <w:rsid w:val="001F7653"/>
    <w:rsid w:val="001F7A98"/>
    <w:rsid w:val="001F7AD0"/>
    <w:rsid w:val="001F7B1D"/>
    <w:rsid w:val="001F7BB1"/>
    <w:rsid w:val="001F7DA0"/>
    <w:rsid w:val="002001EA"/>
    <w:rsid w:val="00200960"/>
    <w:rsid w:val="002009D0"/>
    <w:rsid w:val="00200CD3"/>
    <w:rsid w:val="00201DE2"/>
    <w:rsid w:val="00201FD9"/>
    <w:rsid w:val="0020280F"/>
    <w:rsid w:val="002031F9"/>
    <w:rsid w:val="002035BC"/>
    <w:rsid w:val="0020373A"/>
    <w:rsid w:val="0020399C"/>
    <w:rsid w:val="00203A77"/>
    <w:rsid w:val="00203C5B"/>
    <w:rsid w:val="00204085"/>
    <w:rsid w:val="002042ED"/>
    <w:rsid w:val="002044E8"/>
    <w:rsid w:val="00204AE6"/>
    <w:rsid w:val="002053A4"/>
    <w:rsid w:val="002057BB"/>
    <w:rsid w:val="00205980"/>
    <w:rsid w:val="002060A4"/>
    <w:rsid w:val="00206B3D"/>
    <w:rsid w:val="00207164"/>
    <w:rsid w:val="002074ED"/>
    <w:rsid w:val="00207671"/>
    <w:rsid w:val="00207879"/>
    <w:rsid w:val="00207AE1"/>
    <w:rsid w:val="00207C90"/>
    <w:rsid w:val="0021030E"/>
    <w:rsid w:val="00210AE6"/>
    <w:rsid w:val="00210BFD"/>
    <w:rsid w:val="00210E83"/>
    <w:rsid w:val="00210F94"/>
    <w:rsid w:val="00212F8F"/>
    <w:rsid w:val="0021347A"/>
    <w:rsid w:val="00213633"/>
    <w:rsid w:val="0021431D"/>
    <w:rsid w:val="0021472B"/>
    <w:rsid w:val="00214A4A"/>
    <w:rsid w:val="00214DB5"/>
    <w:rsid w:val="00215494"/>
    <w:rsid w:val="00215CC8"/>
    <w:rsid w:val="002165E7"/>
    <w:rsid w:val="002166EB"/>
    <w:rsid w:val="00217424"/>
    <w:rsid w:val="00217779"/>
    <w:rsid w:val="00217A77"/>
    <w:rsid w:val="00217ECD"/>
    <w:rsid w:val="00220309"/>
    <w:rsid w:val="00220457"/>
    <w:rsid w:val="00220A4B"/>
    <w:rsid w:val="00220F81"/>
    <w:rsid w:val="00221035"/>
    <w:rsid w:val="00221277"/>
    <w:rsid w:val="002214D4"/>
    <w:rsid w:val="00221631"/>
    <w:rsid w:val="00221A3E"/>
    <w:rsid w:val="00221EE7"/>
    <w:rsid w:val="002220E1"/>
    <w:rsid w:val="0022261F"/>
    <w:rsid w:val="0022299D"/>
    <w:rsid w:val="00222EC7"/>
    <w:rsid w:val="00223383"/>
    <w:rsid w:val="00224037"/>
    <w:rsid w:val="00224A09"/>
    <w:rsid w:val="00224EBC"/>
    <w:rsid w:val="00225F03"/>
    <w:rsid w:val="002269DC"/>
    <w:rsid w:val="002278D2"/>
    <w:rsid w:val="00231913"/>
    <w:rsid w:val="00231AE4"/>
    <w:rsid w:val="00231E67"/>
    <w:rsid w:val="00232296"/>
    <w:rsid w:val="002322D6"/>
    <w:rsid w:val="002323E3"/>
    <w:rsid w:val="0023262A"/>
    <w:rsid w:val="0023273E"/>
    <w:rsid w:val="00232810"/>
    <w:rsid w:val="00232EFC"/>
    <w:rsid w:val="002330F9"/>
    <w:rsid w:val="00233698"/>
    <w:rsid w:val="00234396"/>
    <w:rsid w:val="00234F1D"/>
    <w:rsid w:val="002359E8"/>
    <w:rsid w:val="00235A1D"/>
    <w:rsid w:val="00235A79"/>
    <w:rsid w:val="00235CDA"/>
    <w:rsid w:val="00236214"/>
    <w:rsid w:val="00236639"/>
    <w:rsid w:val="0023672C"/>
    <w:rsid w:val="00236891"/>
    <w:rsid w:val="00236A39"/>
    <w:rsid w:val="00236E71"/>
    <w:rsid w:val="00237AFB"/>
    <w:rsid w:val="00240656"/>
    <w:rsid w:val="002408DE"/>
    <w:rsid w:val="0024174F"/>
    <w:rsid w:val="0024179B"/>
    <w:rsid w:val="002418B5"/>
    <w:rsid w:val="00241E01"/>
    <w:rsid w:val="00242701"/>
    <w:rsid w:val="0024385D"/>
    <w:rsid w:val="002439BA"/>
    <w:rsid w:val="00243B92"/>
    <w:rsid w:val="00243C86"/>
    <w:rsid w:val="00243DF1"/>
    <w:rsid w:val="00243E37"/>
    <w:rsid w:val="00243FCC"/>
    <w:rsid w:val="00244017"/>
    <w:rsid w:val="0024404A"/>
    <w:rsid w:val="00245164"/>
    <w:rsid w:val="002453A6"/>
    <w:rsid w:val="00245827"/>
    <w:rsid w:val="00245FA5"/>
    <w:rsid w:val="00246107"/>
    <w:rsid w:val="002465D9"/>
    <w:rsid w:val="00246927"/>
    <w:rsid w:val="00246E48"/>
    <w:rsid w:val="00246EFF"/>
    <w:rsid w:val="002476AC"/>
    <w:rsid w:val="00247B71"/>
    <w:rsid w:val="00247CF1"/>
    <w:rsid w:val="00250A9D"/>
    <w:rsid w:val="00250E63"/>
    <w:rsid w:val="00250F8F"/>
    <w:rsid w:val="002510D6"/>
    <w:rsid w:val="00251299"/>
    <w:rsid w:val="0025162B"/>
    <w:rsid w:val="00251D20"/>
    <w:rsid w:val="00252092"/>
    <w:rsid w:val="00252589"/>
    <w:rsid w:val="002525CC"/>
    <w:rsid w:val="00252BE1"/>
    <w:rsid w:val="00252BE5"/>
    <w:rsid w:val="00252CE1"/>
    <w:rsid w:val="002537A3"/>
    <w:rsid w:val="0025428F"/>
    <w:rsid w:val="0025485C"/>
    <w:rsid w:val="00255008"/>
    <w:rsid w:val="00255099"/>
    <w:rsid w:val="00255307"/>
    <w:rsid w:val="00255501"/>
    <w:rsid w:val="00255652"/>
    <w:rsid w:val="00255AF2"/>
    <w:rsid w:val="00255B6E"/>
    <w:rsid w:val="002563B9"/>
    <w:rsid w:val="002563C8"/>
    <w:rsid w:val="0025673F"/>
    <w:rsid w:val="00257CDC"/>
    <w:rsid w:val="00257F46"/>
    <w:rsid w:val="00260301"/>
    <w:rsid w:val="00260705"/>
    <w:rsid w:val="0026092A"/>
    <w:rsid w:val="002614EF"/>
    <w:rsid w:val="00261B33"/>
    <w:rsid w:val="00261C7A"/>
    <w:rsid w:val="002625BE"/>
    <w:rsid w:val="00262CB6"/>
    <w:rsid w:val="00263192"/>
    <w:rsid w:val="002631F6"/>
    <w:rsid w:val="002633AF"/>
    <w:rsid w:val="0026350A"/>
    <w:rsid w:val="00263ADB"/>
    <w:rsid w:val="002656EA"/>
    <w:rsid w:val="00265934"/>
    <w:rsid w:val="00265A53"/>
    <w:rsid w:val="002664BB"/>
    <w:rsid w:val="00266579"/>
    <w:rsid w:val="00266AF5"/>
    <w:rsid w:val="002670FB"/>
    <w:rsid w:val="00267C99"/>
    <w:rsid w:val="00267F7F"/>
    <w:rsid w:val="002707C8"/>
    <w:rsid w:val="0027096C"/>
    <w:rsid w:val="00270A95"/>
    <w:rsid w:val="002715C5"/>
    <w:rsid w:val="00271B7D"/>
    <w:rsid w:val="00272887"/>
    <w:rsid w:val="00272B1E"/>
    <w:rsid w:val="00272CA8"/>
    <w:rsid w:val="002734C4"/>
    <w:rsid w:val="00273769"/>
    <w:rsid w:val="002740F7"/>
    <w:rsid w:val="00275234"/>
    <w:rsid w:val="00275563"/>
    <w:rsid w:val="00276192"/>
    <w:rsid w:val="00276363"/>
    <w:rsid w:val="00276D79"/>
    <w:rsid w:val="0027702B"/>
    <w:rsid w:val="00277A03"/>
    <w:rsid w:val="00280185"/>
    <w:rsid w:val="00280192"/>
    <w:rsid w:val="002802C4"/>
    <w:rsid w:val="00280312"/>
    <w:rsid w:val="00280884"/>
    <w:rsid w:val="00280ACB"/>
    <w:rsid w:val="00280E35"/>
    <w:rsid w:val="00281022"/>
    <w:rsid w:val="002815A1"/>
    <w:rsid w:val="00281C6D"/>
    <w:rsid w:val="002822D6"/>
    <w:rsid w:val="00282404"/>
    <w:rsid w:val="002827F3"/>
    <w:rsid w:val="00282A75"/>
    <w:rsid w:val="00282F83"/>
    <w:rsid w:val="00283706"/>
    <w:rsid w:val="00284880"/>
    <w:rsid w:val="00284C95"/>
    <w:rsid w:val="00284D94"/>
    <w:rsid w:val="002854F1"/>
    <w:rsid w:val="002858A0"/>
    <w:rsid w:val="0028629E"/>
    <w:rsid w:val="00286439"/>
    <w:rsid w:val="00287118"/>
    <w:rsid w:val="00287A3F"/>
    <w:rsid w:val="00290289"/>
    <w:rsid w:val="002903E5"/>
    <w:rsid w:val="00290488"/>
    <w:rsid w:val="00290B8F"/>
    <w:rsid w:val="00291048"/>
    <w:rsid w:val="002912EF"/>
    <w:rsid w:val="00291AD5"/>
    <w:rsid w:val="00292272"/>
    <w:rsid w:val="00292A95"/>
    <w:rsid w:val="00292BD7"/>
    <w:rsid w:val="00292D28"/>
    <w:rsid w:val="00293410"/>
    <w:rsid w:val="002934F4"/>
    <w:rsid w:val="002947A6"/>
    <w:rsid w:val="00294CD8"/>
    <w:rsid w:val="0029524F"/>
    <w:rsid w:val="00295426"/>
    <w:rsid w:val="00295AE7"/>
    <w:rsid w:val="00296728"/>
    <w:rsid w:val="00296A19"/>
    <w:rsid w:val="00296B1B"/>
    <w:rsid w:val="00296E1F"/>
    <w:rsid w:val="002970AC"/>
    <w:rsid w:val="002970BF"/>
    <w:rsid w:val="0029715C"/>
    <w:rsid w:val="00297579"/>
    <w:rsid w:val="0029777D"/>
    <w:rsid w:val="00297950"/>
    <w:rsid w:val="00297EB1"/>
    <w:rsid w:val="002A07DA"/>
    <w:rsid w:val="002A0D65"/>
    <w:rsid w:val="002A0F23"/>
    <w:rsid w:val="002A0F2E"/>
    <w:rsid w:val="002A152D"/>
    <w:rsid w:val="002A15E2"/>
    <w:rsid w:val="002A1E22"/>
    <w:rsid w:val="002A266C"/>
    <w:rsid w:val="002A37C0"/>
    <w:rsid w:val="002A3862"/>
    <w:rsid w:val="002A3F4B"/>
    <w:rsid w:val="002A47B4"/>
    <w:rsid w:val="002A4C3E"/>
    <w:rsid w:val="002A51CA"/>
    <w:rsid w:val="002A5226"/>
    <w:rsid w:val="002A5C33"/>
    <w:rsid w:val="002A5C6A"/>
    <w:rsid w:val="002A6206"/>
    <w:rsid w:val="002A7587"/>
    <w:rsid w:val="002A7BF9"/>
    <w:rsid w:val="002A7CEB"/>
    <w:rsid w:val="002A7FE6"/>
    <w:rsid w:val="002B0006"/>
    <w:rsid w:val="002B00C3"/>
    <w:rsid w:val="002B0213"/>
    <w:rsid w:val="002B030A"/>
    <w:rsid w:val="002B14F5"/>
    <w:rsid w:val="002B1A78"/>
    <w:rsid w:val="002B25AA"/>
    <w:rsid w:val="002B281F"/>
    <w:rsid w:val="002B2B10"/>
    <w:rsid w:val="002B2E2E"/>
    <w:rsid w:val="002B32D2"/>
    <w:rsid w:val="002B349F"/>
    <w:rsid w:val="002B3582"/>
    <w:rsid w:val="002B408B"/>
    <w:rsid w:val="002B50C0"/>
    <w:rsid w:val="002B593C"/>
    <w:rsid w:val="002B5991"/>
    <w:rsid w:val="002B5B2B"/>
    <w:rsid w:val="002B7407"/>
    <w:rsid w:val="002B7CD2"/>
    <w:rsid w:val="002B7D8F"/>
    <w:rsid w:val="002B7DA0"/>
    <w:rsid w:val="002C01A7"/>
    <w:rsid w:val="002C053A"/>
    <w:rsid w:val="002C0A27"/>
    <w:rsid w:val="002C0C86"/>
    <w:rsid w:val="002C0F49"/>
    <w:rsid w:val="002C1D97"/>
    <w:rsid w:val="002C21C3"/>
    <w:rsid w:val="002C2C48"/>
    <w:rsid w:val="002C36F4"/>
    <w:rsid w:val="002C38C5"/>
    <w:rsid w:val="002C42DD"/>
    <w:rsid w:val="002C515B"/>
    <w:rsid w:val="002C53E4"/>
    <w:rsid w:val="002C5907"/>
    <w:rsid w:val="002C5A32"/>
    <w:rsid w:val="002C73E9"/>
    <w:rsid w:val="002C76F4"/>
    <w:rsid w:val="002D0176"/>
    <w:rsid w:val="002D09BC"/>
    <w:rsid w:val="002D0EB5"/>
    <w:rsid w:val="002D1160"/>
    <w:rsid w:val="002D1CC8"/>
    <w:rsid w:val="002D22C9"/>
    <w:rsid w:val="002D23E0"/>
    <w:rsid w:val="002D2614"/>
    <w:rsid w:val="002D2D1C"/>
    <w:rsid w:val="002D2F36"/>
    <w:rsid w:val="002D337A"/>
    <w:rsid w:val="002D36C2"/>
    <w:rsid w:val="002D40F4"/>
    <w:rsid w:val="002D41FF"/>
    <w:rsid w:val="002D4473"/>
    <w:rsid w:val="002D4F09"/>
    <w:rsid w:val="002D5375"/>
    <w:rsid w:val="002D5626"/>
    <w:rsid w:val="002D58B3"/>
    <w:rsid w:val="002D5916"/>
    <w:rsid w:val="002D5B90"/>
    <w:rsid w:val="002D5D1A"/>
    <w:rsid w:val="002D6138"/>
    <w:rsid w:val="002D62DC"/>
    <w:rsid w:val="002D6CC7"/>
    <w:rsid w:val="002D6DB3"/>
    <w:rsid w:val="002D7295"/>
    <w:rsid w:val="002D732C"/>
    <w:rsid w:val="002D75B0"/>
    <w:rsid w:val="002E0082"/>
    <w:rsid w:val="002E0667"/>
    <w:rsid w:val="002E1131"/>
    <w:rsid w:val="002E11B1"/>
    <w:rsid w:val="002E1237"/>
    <w:rsid w:val="002E13AB"/>
    <w:rsid w:val="002E14AA"/>
    <w:rsid w:val="002E1A4A"/>
    <w:rsid w:val="002E239C"/>
    <w:rsid w:val="002E256A"/>
    <w:rsid w:val="002E26F9"/>
    <w:rsid w:val="002E355D"/>
    <w:rsid w:val="002E48C2"/>
    <w:rsid w:val="002E6458"/>
    <w:rsid w:val="002E6489"/>
    <w:rsid w:val="002E6750"/>
    <w:rsid w:val="002E6ACF"/>
    <w:rsid w:val="002E6E87"/>
    <w:rsid w:val="002E720C"/>
    <w:rsid w:val="002E73D3"/>
    <w:rsid w:val="002E7546"/>
    <w:rsid w:val="002E7B1F"/>
    <w:rsid w:val="002E7C8A"/>
    <w:rsid w:val="002F029F"/>
    <w:rsid w:val="002F03CF"/>
    <w:rsid w:val="002F07AE"/>
    <w:rsid w:val="002F0E74"/>
    <w:rsid w:val="002F121B"/>
    <w:rsid w:val="002F17C2"/>
    <w:rsid w:val="002F27A3"/>
    <w:rsid w:val="002F28A6"/>
    <w:rsid w:val="002F3E94"/>
    <w:rsid w:val="002F42E8"/>
    <w:rsid w:val="002F4428"/>
    <w:rsid w:val="002F4682"/>
    <w:rsid w:val="002F6639"/>
    <w:rsid w:val="002F6A39"/>
    <w:rsid w:val="002F6F8E"/>
    <w:rsid w:val="002F7759"/>
    <w:rsid w:val="0030043E"/>
    <w:rsid w:val="00301115"/>
    <w:rsid w:val="00301FCA"/>
    <w:rsid w:val="00302FA6"/>
    <w:rsid w:val="0030397D"/>
    <w:rsid w:val="00304553"/>
    <w:rsid w:val="003049DE"/>
    <w:rsid w:val="00304B8D"/>
    <w:rsid w:val="003054B6"/>
    <w:rsid w:val="0030599D"/>
    <w:rsid w:val="00306091"/>
    <w:rsid w:val="0030620B"/>
    <w:rsid w:val="00306334"/>
    <w:rsid w:val="00306B07"/>
    <w:rsid w:val="00307A78"/>
    <w:rsid w:val="00310444"/>
    <w:rsid w:val="00310504"/>
    <w:rsid w:val="0031053A"/>
    <w:rsid w:val="00310E39"/>
    <w:rsid w:val="00310FD8"/>
    <w:rsid w:val="0031109B"/>
    <w:rsid w:val="00311151"/>
    <w:rsid w:val="003111C6"/>
    <w:rsid w:val="003112B8"/>
    <w:rsid w:val="003114AF"/>
    <w:rsid w:val="0031159F"/>
    <w:rsid w:val="00311B3A"/>
    <w:rsid w:val="00312077"/>
    <w:rsid w:val="003120C4"/>
    <w:rsid w:val="003123BC"/>
    <w:rsid w:val="003127C2"/>
    <w:rsid w:val="00312DE3"/>
    <w:rsid w:val="003135B6"/>
    <w:rsid w:val="00313C70"/>
    <w:rsid w:val="00314307"/>
    <w:rsid w:val="0031651E"/>
    <w:rsid w:val="003167A7"/>
    <w:rsid w:val="00316987"/>
    <w:rsid w:val="00317016"/>
    <w:rsid w:val="003174FB"/>
    <w:rsid w:val="003177F3"/>
    <w:rsid w:val="00320014"/>
    <w:rsid w:val="00320195"/>
    <w:rsid w:val="0032027D"/>
    <w:rsid w:val="003208CA"/>
    <w:rsid w:val="00320981"/>
    <w:rsid w:val="00321019"/>
    <w:rsid w:val="00321340"/>
    <w:rsid w:val="00321E1A"/>
    <w:rsid w:val="003223D3"/>
    <w:rsid w:val="003225AF"/>
    <w:rsid w:val="003227C6"/>
    <w:rsid w:val="00322DFD"/>
    <w:rsid w:val="00322E55"/>
    <w:rsid w:val="00322E65"/>
    <w:rsid w:val="00322EA8"/>
    <w:rsid w:val="00322EAF"/>
    <w:rsid w:val="0032329D"/>
    <w:rsid w:val="003236FB"/>
    <w:rsid w:val="00323BAF"/>
    <w:rsid w:val="00324144"/>
    <w:rsid w:val="003242CA"/>
    <w:rsid w:val="0032455C"/>
    <w:rsid w:val="003245AB"/>
    <w:rsid w:val="00324E30"/>
    <w:rsid w:val="00324F67"/>
    <w:rsid w:val="00325157"/>
    <w:rsid w:val="0032592D"/>
    <w:rsid w:val="00326295"/>
    <w:rsid w:val="00326546"/>
    <w:rsid w:val="003265A8"/>
    <w:rsid w:val="00326C04"/>
    <w:rsid w:val="00326E92"/>
    <w:rsid w:val="00326EFF"/>
    <w:rsid w:val="0032716A"/>
    <w:rsid w:val="00327443"/>
    <w:rsid w:val="00330C23"/>
    <w:rsid w:val="00330C61"/>
    <w:rsid w:val="003317E8"/>
    <w:rsid w:val="00331FA2"/>
    <w:rsid w:val="00331FEB"/>
    <w:rsid w:val="00332562"/>
    <w:rsid w:val="00332F66"/>
    <w:rsid w:val="0033341B"/>
    <w:rsid w:val="00333734"/>
    <w:rsid w:val="00333A57"/>
    <w:rsid w:val="00333AEF"/>
    <w:rsid w:val="00333CA6"/>
    <w:rsid w:val="00333F4D"/>
    <w:rsid w:val="0033425E"/>
    <w:rsid w:val="00334555"/>
    <w:rsid w:val="00334C29"/>
    <w:rsid w:val="00334D08"/>
    <w:rsid w:val="00334E3D"/>
    <w:rsid w:val="00334F84"/>
    <w:rsid w:val="003353ED"/>
    <w:rsid w:val="003356E0"/>
    <w:rsid w:val="00335DA0"/>
    <w:rsid w:val="00335E36"/>
    <w:rsid w:val="00336922"/>
    <w:rsid w:val="00336E4C"/>
    <w:rsid w:val="00337317"/>
    <w:rsid w:val="00340410"/>
    <w:rsid w:val="00340775"/>
    <w:rsid w:val="0034097E"/>
    <w:rsid w:val="00340D9D"/>
    <w:rsid w:val="00341B0A"/>
    <w:rsid w:val="00341C68"/>
    <w:rsid w:val="0034200D"/>
    <w:rsid w:val="0034228B"/>
    <w:rsid w:val="0034231F"/>
    <w:rsid w:val="0034273E"/>
    <w:rsid w:val="00342765"/>
    <w:rsid w:val="00342819"/>
    <w:rsid w:val="00343364"/>
    <w:rsid w:val="00343648"/>
    <w:rsid w:val="0034385D"/>
    <w:rsid w:val="00344EC3"/>
    <w:rsid w:val="00344EDC"/>
    <w:rsid w:val="00345030"/>
    <w:rsid w:val="00345031"/>
    <w:rsid w:val="0034571B"/>
    <w:rsid w:val="00345FF1"/>
    <w:rsid w:val="0034606C"/>
    <w:rsid w:val="0034632E"/>
    <w:rsid w:val="00346493"/>
    <w:rsid w:val="00346B76"/>
    <w:rsid w:val="00346D1C"/>
    <w:rsid w:val="00346D94"/>
    <w:rsid w:val="00347B34"/>
    <w:rsid w:val="00347BCA"/>
    <w:rsid w:val="0035002F"/>
    <w:rsid w:val="0035044F"/>
    <w:rsid w:val="00350660"/>
    <w:rsid w:val="00350BB2"/>
    <w:rsid w:val="00350FC7"/>
    <w:rsid w:val="003510C6"/>
    <w:rsid w:val="00351180"/>
    <w:rsid w:val="00351493"/>
    <w:rsid w:val="003525D1"/>
    <w:rsid w:val="0035277E"/>
    <w:rsid w:val="00352ED9"/>
    <w:rsid w:val="00353162"/>
    <w:rsid w:val="00353273"/>
    <w:rsid w:val="00353C8E"/>
    <w:rsid w:val="003540CC"/>
    <w:rsid w:val="003547C6"/>
    <w:rsid w:val="003550F1"/>
    <w:rsid w:val="00356252"/>
    <w:rsid w:val="00356D66"/>
    <w:rsid w:val="003578D8"/>
    <w:rsid w:val="003579C1"/>
    <w:rsid w:val="00360467"/>
    <w:rsid w:val="003604D9"/>
    <w:rsid w:val="00360C5C"/>
    <w:rsid w:val="00360D94"/>
    <w:rsid w:val="003618A4"/>
    <w:rsid w:val="00361BCB"/>
    <w:rsid w:val="0036236B"/>
    <w:rsid w:val="00362547"/>
    <w:rsid w:val="003625B1"/>
    <w:rsid w:val="00362A45"/>
    <w:rsid w:val="00362E5B"/>
    <w:rsid w:val="00362FF7"/>
    <w:rsid w:val="003633FA"/>
    <w:rsid w:val="00363816"/>
    <w:rsid w:val="00363E7F"/>
    <w:rsid w:val="00363EDB"/>
    <w:rsid w:val="00363F47"/>
    <w:rsid w:val="003642F0"/>
    <w:rsid w:val="003652E4"/>
    <w:rsid w:val="00365971"/>
    <w:rsid w:val="00365C57"/>
    <w:rsid w:val="00366779"/>
    <w:rsid w:val="003667E5"/>
    <w:rsid w:val="0036692A"/>
    <w:rsid w:val="00366B29"/>
    <w:rsid w:val="00367D60"/>
    <w:rsid w:val="00367F88"/>
    <w:rsid w:val="00370B6A"/>
    <w:rsid w:val="00370DAA"/>
    <w:rsid w:val="003714E4"/>
    <w:rsid w:val="0037165B"/>
    <w:rsid w:val="0037170C"/>
    <w:rsid w:val="0037178B"/>
    <w:rsid w:val="00371B9C"/>
    <w:rsid w:val="00372068"/>
    <w:rsid w:val="003729EC"/>
    <w:rsid w:val="00372B9D"/>
    <w:rsid w:val="00372E02"/>
    <w:rsid w:val="00373155"/>
    <w:rsid w:val="00373439"/>
    <w:rsid w:val="00373E23"/>
    <w:rsid w:val="00374DF9"/>
    <w:rsid w:val="00374E2D"/>
    <w:rsid w:val="00374F47"/>
    <w:rsid w:val="00375671"/>
    <w:rsid w:val="003756BA"/>
    <w:rsid w:val="00375CA6"/>
    <w:rsid w:val="00375E7D"/>
    <w:rsid w:val="00375F95"/>
    <w:rsid w:val="00376009"/>
    <w:rsid w:val="003760A3"/>
    <w:rsid w:val="00376147"/>
    <w:rsid w:val="00376A3A"/>
    <w:rsid w:val="00376CCA"/>
    <w:rsid w:val="003772A6"/>
    <w:rsid w:val="00377301"/>
    <w:rsid w:val="00377799"/>
    <w:rsid w:val="00377B68"/>
    <w:rsid w:val="00377BF4"/>
    <w:rsid w:val="00377F90"/>
    <w:rsid w:val="003806AE"/>
    <w:rsid w:val="0038084B"/>
    <w:rsid w:val="00380884"/>
    <w:rsid w:val="003819EE"/>
    <w:rsid w:val="00381C01"/>
    <w:rsid w:val="00381FC8"/>
    <w:rsid w:val="00382352"/>
    <w:rsid w:val="003825EE"/>
    <w:rsid w:val="00382BC2"/>
    <w:rsid w:val="0038330A"/>
    <w:rsid w:val="003837AC"/>
    <w:rsid w:val="00383BB1"/>
    <w:rsid w:val="003840EB"/>
    <w:rsid w:val="00384E0C"/>
    <w:rsid w:val="00385098"/>
    <w:rsid w:val="003852AE"/>
    <w:rsid w:val="00385E64"/>
    <w:rsid w:val="003861A1"/>
    <w:rsid w:val="003861AE"/>
    <w:rsid w:val="00386414"/>
    <w:rsid w:val="00386C1D"/>
    <w:rsid w:val="00386F5E"/>
    <w:rsid w:val="0038799C"/>
    <w:rsid w:val="00387ECA"/>
    <w:rsid w:val="003906D2"/>
    <w:rsid w:val="003914AB"/>
    <w:rsid w:val="003916AA"/>
    <w:rsid w:val="00391A96"/>
    <w:rsid w:val="00391BEE"/>
    <w:rsid w:val="00391DB4"/>
    <w:rsid w:val="00391F6C"/>
    <w:rsid w:val="00392289"/>
    <w:rsid w:val="003929D7"/>
    <w:rsid w:val="00392C01"/>
    <w:rsid w:val="00392D1D"/>
    <w:rsid w:val="00393A70"/>
    <w:rsid w:val="00393ED8"/>
    <w:rsid w:val="00394302"/>
    <w:rsid w:val="00394445"/>
    <w:rsid w:val="0039450F"/>
    <w:rsid w:val="00394EC7"/>
    <w:rsid w:val="00395176"/>
    <w:rsid w:val="00395B07"/>
    <w:rsid w:val="00395C45"/>
    <w:rsid w:val="0039614F"/>
    <w:rsid w:val="00396206"/>
    <w:rsid w:val="00396215"/>
    <w:rsid w:val="003966DA"/>
    <w:rsid w:val="00396AD7"/>
    <w:rsid w:val="0039791A"/>
    <w:rsid w:val="00397D99"/>
    <w:rsid w:val="003A0490"/>
    <w:rsid w:val="003A0950"/>
    <w:rsid w:val="003A1D7A"/>
    <w:rsid w:val="003A1F1B"/>
    <w:rsid w:val="003A2116"/>
    <w:rsid w:val="003A21BB"/>
    <w:rsid w:val="003A249C"/>
    <w:rsid w:val="003A257B"/>
    <w:rsid w:val="003A2BFE"/>
    <w:rsid w:val="003A2DD3"/>
    <w:rsid w:val="003A3319"/>
    <w:rsid w:val="003A3A66"/>
    <w:rsid w:val="003A4100"/>
    <w:rsid w:val="003A42B7"/>
    <w:rsid w:val="003A4374"/>
    <w:rsid w:val="003A43DE"/>
    <w:rsid w:val="003A46C5"/>
    <w:rsid w:val="003A4AD1"/>
    <w:rsid w:val="003A5696"/>
    <w:rsid w:val="003A5804"/>
    <w:rsid w:val="003A5933"/>
    <w:rsid w:val="003A5B87"/>
    <w:rsid w:val="003A5D2B"/>
    <w:rsid w:val="003A5FC1"/>
    <w:rsid w:val="003A6070"/>
    <w:rsid w:val="003A6236"/>
    <w:rsid w:val="003A63CC"/>
    <w:rsid w:val="003A69DE"/>
    <w:rsid w:val="003A73B7"/>
    <w:rsid w:val="003A751A"/>
    <w:rsid w:val="003A751D"/>
    <w:rsid w:val="003A7725"/>
    <w:rsid w:val="003A78C1"/>
    <w:rsid w:val="003A7E2C"/>
    <w:rsid w:val="003A7E99"/>
    <w:rsid w:val="003A7FD4"/>
    <w:rsid w:val="003B0C09"/>
    <w:rsid w:val="003B0CC2"/>
    <w:rsid w:val="003B0FD4"/>
    <w:rsid w:val="003B1007"/>
    <w:rsid w:val="003B11AB"/>
    <w:rsid w:val="003B125B"/>
    <w:rsid w:val="003B221C"/>
    <w:rsid w:val="003B261A"/>
    <w:rsid w:val="003B270A"/>
    <w:rsid w:val="003B2E60"/>
    <w:rsid w:val="003B348F"/>
    <w:rsid w:val="003B398B"/>
    <w:rsid w:val="003B4978"/>
    <w:rsid w:val="003B4A21"/>
    <w:rsid w:val="003B5ACC"/>
    <w:rsid w:val="003B6C7E"/>
    <w:rsid w:val="003B746D"/>
    <w:rsid w:val="003B7AB0"/>
    <w:rsid w:val="003C0CD3"/>
    <w:rsid w:val="003C0F6B"/>
    <w:rsid w:val="003C1070"/>
    <w:rsid w:val="003C1FCD"/>
    <w:rsid w:val="003C3079"/>
    <w:rsid w:val="003C393F"/>
    <w:rsid w:val="003C3B85"/>
    <w:rsid w:val="003C3D9A"/>
    <w:rsid w:val="003C406E"/>
    <w:rsid w:val="003C4AD1"/>
    <w:rsid w:val="003C4CF3"/>
    <w:rsid w:val="003C4F89"/>
    <w:rsid w:val="003C55BF"/>
    <w:rsid w:val="003C5ABC"/>
    <w:rsid w:val="003C6500"/>
    <w:rsid w:val="003C6688"/>
    <w:rsid w:val="003C6BC4"/>
    <w:rsid w:val="003C6FCE"/>
    <w:rsid w:val="003D0D88"/>
    <w:rsid w:val="003D0E4B"/>
    <w:rsid w:val="003D103C"/>
    <w:rsid w:val="003D1466"/>
    <w:rsid w:val="003D14F3"/>
    <w:rsid w:val="003D1B9F"/>
    <w:rsid w:val="003D2AE5"/>
    <w:rsid w:val="003D2F0B"/>
    <w:rsid w:val="003D3DF6"/>
    <w:rsid w:val="003D3F36"/>
    <w:rsid w:val="003D42F2"/>
    <w:rsid w:val="003D4BE5"/>
    <w:rsid w:val="003D5481"/>
    <w:rsid w:val="003D564B"/>
    <w:rsid w:val="003D6A1E"/>
    <w:rsid w:val="003D7C41"/>
    <w:rsid w:val="003E0C45"/>
    <w:rsid w:val="003E0D1A"/>
    <w:rsid w:val="003E1048"/>
    <w:rsid w:val="003E1237"/>
    <w:rsid w:val="003E1B9D"/>
    <w:rsid w:val="003E22E5"/>
    <w:rsid w:val="003E24FC"/>
    <w:rsid w:val="003E293E"/>
    <w:rsid w:val="003E2F9E"/>
    <w:rsid w:val="003E3627"/>
    <w:rsid w:val="003E3752"/>
    <w:rsid w:val="003E3B30"/>
    <w:rsid w:val="003E4EE1"/>
    <w:rsid w:val="003E54DE"/>
    <w:rsid w:val="003E591C"/>
    <w:rsid w:val="003E5ACB"/>
    <w:rsid w:val="003E5FAE"/>
    <w:rsid w:val="003E6048"/>
    <w:rsid w:val="003E65D4"/>
    <w:rsid w:val="003E74BA"/>
    <w:rsid w:val="003E7B77"/>
    <w:rsid w:val="003F0ADE"/>
    <w:rsid w:val="003F0B29"/>
    <w:rsid w:val="003F1B50"/>
    <w:rsid w:val="003F1DE0"/>
    <w:rsid w:val="003F1E18"/>
    <w:rsid w:val="003F24FF"/>
    <w:rsid w:val="003F26D5"/>
    <w:rsid w:val="003F282E"/>
    <w:rsid w:val="003F2D00"/>
    <w:rsid w:val="003F2FA5"/>
    <w:rsid w:val="003F3E16"/>
    <w:rsid w:val="003F40D8"/>
    <w:rsid w:val="003F4644"/>
    <w:rsid w:val="003F4BA9"/>
    <w:rsid w:val="003F4D16"/>
    <w:rsid w:val="003F51CB"/>
    <w:rsid w:val="003F5C78"/>
    <w:rsid w:val="003F63DB"/>
    <w:rsid w:val="003F6B1A"/>
    <w:rsid w:val="003F7918"/>
    <w:rsid w:val="003F7B42"/>
    <w:rsid w:val="003F7CDF"/>
    <w:rsid w:val="00400D22"/>
    <w:rsid w:val="0040270D"/>
    <w:rsid w:val="00402C5B"/>
    <w:rsid w:val="004032D9"/>
    <w:rsid w:val="00403349"/>
    <w:rsid w:val="0040341B"/>
    <w:rsid w:val="004039C0"/>
    <w:rsid w:val="004039F5"/>
    <w:rsid w:val="00403B00"/>
    <w:rsid w:val="00403B02"/>
    <w:rsid w:val="00404B5C"/>
    <w:rsid w:val="0040520A"/>
    <w:rsid w:val="00405354"/>
    <w:rsid w:val="00405C07"/>
    <w:rsid w:val="0040673B"/>
    <w:rsid w:val="00406D0E"/>
    <w:rsid w:val="00406F2F"/>
    <w:rsid w:val="00407014"/>
    <w:rsid w:val="0040717E"/>
    <w:rsid w:val="004074F2"/>
    <w:rsid w:val="00407BA0"/>
    <w:rsid w:val="004107AB"/>
    <w:rsid w:val="00410CD8"/>
    <w:rsid w:val="00410E54"/>
    <w:rsid w:val="004118CE"/>
    <w:rsid w:val="00411D3C"/>
    <w:rsid w:val="00412497"/>
    <w:rsid w:val="00412EE0"/>
    <w:rsid w:val="004131AF"/>
    <w:rsid w:val="004132F5"/>
    <w:rsid w:val="0041346F"/>
    <w:rsid w:val="00413A15"/>
    <w:rsid w:val="00413B6E"/>
    <w:rsid w:val="00414285"/>
    <w:rsid w:val="004143F6"/>
    <w:rsid w:val="00414F59"/>
    <w:rsid w:val="00415433"/>
    <w:rsid w:val="0041548A"/>
    <w:rsid w:val="00415681"/>
    <w:rsid w:val="00416268"/>
    <w:rsid w:val="0041665A"/>
    <w:rsid w:val="0041681E"/>
    <w:rsid w:val="00416F01"/>
    <w:rsid w:val="004171E0"/>
    <w:rsid w:val="00417307"/>
    <w:rsid w:val="00417742"/>
    <w:rsid w:val="00417C8E"/>
    <w:rsid w:val="004207FE"/>
    <w:rsid w:val="0042179D"/>
    <w:rsid w:val="004217B5"/>
    <w:rsid w:val="00422DD8"/>
    <w:rsid w:val="00422F51"/>
    <w:rsid w:val="00423F98"/>
    <w:rsid w:val="00424385"/>
    <w:rsid w:val="004243ED"/>
    <w:rsid w:val="00424929"/>
    <w:rsid w:val="00424CC1"/>
    <w:rsid w:val="00425778"/>
    <w:rsid w:val="004259E4"/>
    <w:rsid w:val="00425A79"/>
    <w:rsid w:val="00425ECD"/>
    <w:rsid w:val="004275F8"/>
    <w:rsid w:val="004276AC"/>
    <w:rsid w:val="00427745"/>
    <w:rsid w:val="004301A8"/>
    <w:rsid w:val="00430AC6"/>
    <w:rsid w:val="00430C9E"/>
    <w:rsid w:val="00431243"/>
    <w:rsid w:val="00431A50"/>
    <w:rsid w:val="00431B15"/>
    <w:rsid w:val="0043287D"/>
    <w:rsid w:val="004349A9"/>
    <w:rsid w:val="00434C83"/>
    <w:rsid w:val="00435AF6"/>
    <w:rsid w:val="0043624E"/>
    <w:rsid w:val="00436371"/>
    <w:rsid w:val="0043663C"/>
    <w:rsid w:val="0043677F"/>
    <w:rsid w:val="00436A9A"/>
    <w:rsid w:val="00436F69"/>
    <w:rsid w:val="00437CA2"/>
    <w:rsid w:val="00440E5D"/>
    <w:rsid w:val="004412FE"/>
    <w:rsid w:val="00441611"/>
    <w:rsid w:val="00441990"/>
    <w:rsid w:val="00441E03"/>
    <w:rsid w:val="0044214C"/>
    <w:rsid w:val="00442BDC"/>
    <w:rsid w:val="00442D29"/>
    <w:rsid w:val="004442BA"/>
    <w:rsid w:val="0044465E"/>
    <w:rsid w:val="00444E6A"/>
    <w:rsid w:val="00444FB4"/>
    <w:rsid w:val="00445423"/>
    <w:rsid w:val="00445A02"/>
    <w:rsid w:val="00445B3E"/>
    <w:rsid w:val="0044624D"/>
    <w:rsid w:val="004462CC"/>
    <w:rsid w:val="00446384"/>
    <w:rsid w:val="004465EE"/>
    <w:rsid w:val="00446CA6"/>
    <w:rsid w:val="004474C6"/>
    <w:rsid w:val="00447CC7"/>
    <w:rsid w:val="00447E75"/>
    <w:rsid w:val="004504A6"/>
    <w:rsid w:val="004509A4"/>
    <w:rsid w:val="00451918"/>
    <w:rsid w:val="004519C1"/>
    <w:rsid w:val="00451DB4"/>
    <w:rsid w:val="004521EA"/>
    <w:rsid w:val="00452547"/>
    <w:rsid w:val="004525F5"/>
    <w:rsid w:val="0045278D"/>
    <w:rsid w:val="00453722"/>
    <w:rsid w:val="0045450D"/>
    <w:rsid w:val="00454BCF"/>
    <w:rsid w:val="004557E1"/>
    <w:rsid w:val="00456BDC"/>
    <w:rsid w:val="00457726"/>
    <w:rsid w:val="00457C7A"/>
    <w:rsid w:val="00460019"/>
    <w:rsid w:val="00460275"/>
    <w:rsid w:val="004605B6"/>
    <w:rsid w:val="00460AB7"/>
    <w:rsid w:val="00460EB9"/>
    <w:rsid w:val="0046110F"/>
    <w:rsid w:val="00461177"/>
    <w:rsid w:val="00461777"/>
    <w:rsid w:val="00462006"/>
    <w:rsid w:val="004624D0"/>
    <w:rsid w:val="0046300E"/>
    <w:rsid w:val="00463AF8"/>
    <w:rsid w:val="004649AF"/>
    <w:rsid w:val="00464A6B"/>
    <w:rsid w:val="00464A98"/>
    <w:rsid w:val="004662AC"/>
    <w:rsid w:val="00466362"/>
    <w:rsid w:val="00466628"/>
    <w:rsid w:val="00466A5D"/>
    <w:rsid w:val="0046779C"/>
    <w:rsid w:val="00467923"/>
    <w:rsid w:val="00470B34"/>
    <w:rsid w:val="00470C74"/>
    <w:rsid w:val="00470E85"/>
    <w:rsid w:val="0047156F"/>
    <w:rsid w:val="00471CEF"/>
    <w:rsid w:val="00471EA4"/>
    <w:rsid w:val="004723D2"/>
    <w:rsid w:val="004723ED"/>
    <w:rsid w:val="00472F85"/>
    <w:rsid w:val="00473EEA"/>
    <w:rsid w:val="004744CE"/>
    <w:rsid w:val="0047457C"/>
    <w:rsid w:val="00474953"/>
    <w:rsid w:val="00474C23"/>
    <w:rsid w:val="00474D3B"/>
    <w:rsid w:val="004756E9"/>
    <w:rsid w:val="004756F8"/>
    <w:rsid w:val="00475C79"/>
    <w:rsid w:val="004764FC"/>
    <w:rsid w:val="00476817"/>
    <w:rsid w:val="0047687C"/>
    <w:rsid w:val="00476A2F"/>
    <w:rsid w:val="00476DF5"/>
    <w:rsid w:val="00477242"/>
    <w:rsid w:val="004772CB"/>
    <w:rsid w:val="00477F31"/>
    <w:rsid w:val="004801D6"/>
    <w:rsid w:val="0048069C"/>
    <w:rsid w:val="0048098F"/>
    <w:rsid w:val="00480A8C"/>
    <w:rsid w:val="00480B4C"/>
    <w:rsid w:val="00480B5A"/>
    <w:rsid w:val="00480C60"/>
    <w:rsid w:val="0048181B"/>
    <w:rsid w:val="00481D19"/>
    <w:rsid w:val="0048206C"/>
    <w:rsid w:val="0048217B"/>
    <w:rsid w:val="00482B07"/>
    <w:rsid w:val="00482B7E"/>
    <w:rsid w:val="0048314E"/>
    <w:rsid w:val="00483F65"/>
    <w:rsid w:val="004841C3"/>
    <w:rsid w:val="0048450D"/>
    <w:rsid w:val="00485010"/>
    <w:rsid w:val="0048535F"/>
    <w:rsid w:val="00485861"/>
    <w:rsid w:val="0048596F"/>
    <w:rsid w:val="004860EF"/>
    <w:rsid w:val="0048644D"/>
    <w:rsid w:val="00486689"/>
    <w:rsid w:val="004866F8"/>
    <w:rsid w:val="00486823"/>
    <w:rsid w:val="00486891"/>
    <w:rsid w:val="004869B5"/>
    <w:rsid w:val="00486AFC"/>
    <w:rsid w:val="004877AB"/>
    <w:rsid w:val="00487D8A"/>
    <w:rsid w:val="0049017D"/>
    <w:rsid w:val="004903E1"/>
    <w:rsid w:val="0049075C"/>
    <w:rsid w:val="0049105D"/>
    <w:rsid w:val="00491310"/>
    <w:rsid w:val="004914B4"/>
    <w:rsid w:val="00491E18"/>
    <w:rsid w:val="0049222F"/>
    <w:rsid w:val="00492731"/>
    <w:rsid w:val="00492B5F"/>
    <w:rsid w:val="004931EF"/>
    <w:rsid w:val="00493D50"/>
    <w:rsid w:val="00493D59"/>
    <w:rsid w:val="00493DFA"/>
    <w:rsid w:val="0049413E"/>
    <w:rsid w:val="004948C9"/>
    <w:rsid w:val="00494AF7"/>
    <w:rsid w:val="00495FCF"/>
    <w:rsid w:val="00496B90"/>
    <w:rsid w:val="00496FA1"/>
    <w:rsid w:val="004975EF"/>
    <w:rsid w:val="004976DB"/>
    <w:rsid w:val="004A0420"/>
    <w:rsid w:val="004A047E"/>
    <w:rsid w:val="004A1637"/>
    <w:rsid w:val="004A17F2"/>
    <w:rsid w:val="004A1EDE"/>
    <w:rsid w:val="004A2204"/>
    <w:rsid w:val="004A2B1E"/>
    <w:rsid w:val="004A304D"/>
    <w:rsid w:val="004A3306"/>
    <w:rsid w:val="004A35BE"/>
    <w:rsid w:val="004A41A8"/>
    <w:rsid w:val="004A4674"/>
    <w:rsid w:val="004A4C4A"/>
    <w:rsid w:val="004A4F73"/>
    <w:rsid w:val="004A5288"/>
    <w:rsid w:val="004A548A"/>
    <w:rsid w:val="004A6C5F"/>
    <w:rsid w:val="004A6E28"/>
    <w:rsid w:val="004A7235"/>
    <w:rsid w:val="004A79C2"/>
    <w:rsid w:val="004A7BFC"/>
    <w:rsid w:val="004B08F0"/>
    <w:rsid w:val="004B0B2C"/>
    <w:rsid w:val="004B1549"/>
    <w:rsid w:val="004B1918"/>
    <w:rsid w:val="004B1C81"/>
    <w:rsid w:val="004B1CCB"/>
    <w:rsid w:val="004B3100"/>
    <w:rsid w:val="004B337C"/>
    <w:rsid w:val="004B3FB2"/>
    <w:rsid w:val="004B4099"/>
    <w:rsid w:val="004B4545"/>
    <w:rsid w:val="004B5339"/>
    <w:rsid w:val="004B5723"/>
    <w:rsid w:val="004B5AAE"/>
    <w:rsid w:val="004B6491"/>
    <w:rsid w:val="004B6505"/>
    <w:rsid w:val="004B6E4E"/>
    <w:rsid w:val="004B76A6"/>
    <w:rsid w:val="004C0C00"/>
    <w:rsid w:val="004C1466"/>
    <w:rsid w:val="004C167F"/>
    <w:rsid w:val="004C17F2"/>
    <w:rsid w:val="004C185E"/>
    <w:rsid w:val="004C2159"/>
    <w:rsid w:val="004C2E5B"/>
    <w:rsid w:val="004C343C"/>
    <w:rsid w:val="004C37EA"/>
    <w:rsid w:val="004C387C"/>
    <w:rsid w:val="004C3924"/>
    <w:rsid w:val="004C3CA1"/>
    <w:rsid w:val="004C3CAA"/>
    <w:rsid w:val="004C42C0"/>
    <w:rsid w:val="004C4396"/>
    <w:rsid w:val="004C4568"/>
    <w:rsid w:val="004C4969"/>
    <w:rsid w:val="004C4A14"/>
    <w:rsid w:val="004C50F7"/>
    <w:rsid w:val="004C535D"/>
    <w:rsid w:val="004C53BC"/>
    <w:rsid w:val="004C6554"/>
    <w:rsid w:val="004C6761"/>
    <w:rsid w:val="004C6F47"/>
    <w:rsid w:val="004C71D8"/>
    <w:rsid w:val="004C721E"/>
    <w:rsid w:val="004C746A"/>
    <w:rsid w:val="004C7EA6"/>
    <w:rsid w:val="004D004D"/>
    <w:rsid w:val="004D0442"/>
    <w:rsid w:val="004D05F0"/>
    <w:rsid w:val="004D09E6"/>
    <w:rsid w:val="004D0B6A"/>
    <w:rsid w:val="004D16F3"/>
    <w:rsid w:val="004D17E2"/>
    <w:rsid w:val="004D1EA0"/>
    <w:rsid w:val="004D2275"/>
    <w:rsid w:val="004D38B6"/>
    <w:rsid w:val="004D3B18"/>
    <w:rsid w:val="004D3BF2"/>
    <w:rsid w:val="004D3E95"/>
    <w:rsid w:val="004D3EE5"/>
    <w:rsid w:val="004D3F2B"/>
    <w:rsid w:val="004D407E"/>
    <w:rsid w:val="004D40D6"/>
    <w:rsid w:val="004D415A"/>
    <w:rsid w:val="004D4414"/>
    <w:rsid w:val="004D4437"/>
    <w:rsid w:val="004D462D"/>
    <w:rsid w:val="004D5295"/>
    <w:rsid w:val="004D535B"/>
    <w:rsid w:val="004D5CB2"/>
    <w:rsid w:val="004D69C5"/>
    <w:rsid w:val="004D767A"/>
    <w:rsid w:val="004D78AB"/>
    <w:rsid w:val="004E0691"/>
    <w:rsid w:val="004E183A"/>
    <w:rsid w:val="004E20F8"/>
    <w:rsid w:val="004E21CE"/>
    <w:rsid w:val="004E2A2E"/>
    <w:rsid w:val="004E326A"/>
    <w:rsid w:val="004E3500"/>
    <w:rsid w:val="004E3502"/>
    <w:rsid w:val="004E3F2F"/>
    <w:rsid w:val="004E4071"/>
    <w:rsid w:val="004E4218"/>
    <w:rsid w:val="004E477E"/>
    <w:rsid w:val="004E4C12"/>
    <w:rsid w:val="004E54F1"/>
    <w:rsid w:val="004E5DA6"/>
    <w:rsid w:val="004E5F0D"/>
    <w:rsid w:val="004E68FB"/>
    <w:rsid w:val="004E6A7B"/>
    <w:rsid w:val="004E6DA8"/>
    <w:rsid w:val="004E6FCF"/>
    <w:rsid w:val="004E714C"/>
    <w:rsid w:val="004E7A16"/>
    <w:rsid w:val="004F0D11"/>
    <w:rsid w:val="004F1551"/>
    <w:rsid w:val="004F29BA"/>
    <w:rsid w:val="004F2CF0"/>
    <w:rsid w:val="004F320F"/>
    <w:rsid w:val="004F3318"/>
    <w:rsid w:val="004F3853"/>
    <w:rsid w:val="004F3946"/>
    <w:rsid w:val="004F42C9"/>
    <w:rsid w:val="004F43EE"/>
    <w:rsid w:val="004F44B7"/>
    <w:rsid w:val="004F45BE"/>
    <w:rsid w:val="004F47BB"/>
    <w:rsid w:val="004F47E9"/>
    <w:rsid w:val="004F488B"/>
    <w:rsid w:val="004F50F1"/>
    <w:rsid w:val="004F5630"/>
    <w:rsid w:val="004F5D82"/>
    <w:rsid w:val="004F5E19"/>
    <w:rsid w:val="004F6206"/>
    <w:rsid w:val="004F62D3"/>
    <w:rsid w:val="004F75D0"/>
    <w:rsid w:val="004F793F"/>
    <w:rsid w:val="004F7F7B"/>
    <w:rsid w:val="0050036A"/>
    <w:rsid w:val="00500404"/>
    <w:rsid w:val="0050048C"/>
    <w:rsid w:val="0050066A"/>
    <w:rsid w:val="00500DDA"/>
    <w:rsid w:val="00500F49"/>
    <w:rsid w:val="00501035"/>
    <w:rsid w:val="005016B7"/>
    <w:rsid w:val="00501BCF"/>
    <w:rsid w:val="00501EF2"/>
    <w:rsid w:val="005022A3"/>
    <w:rsid w:val="005026C9"/>
    <w:rsid w:val="0050293F"/>
    <w:rsid w:val="005029C1"/>
    <w:rsid w:val="00503659"/>
    <w:rsid w:val="0050367E"/>
    <w:rsid w:val="00503750"/>
    <w:rsid w:val="005038C6"/>
    <w:rsid w:val="00503F3D"/>
    <w:rsid w:val="00504014"/>
    <w:rsid w:val="005043C3"/>
    <w:rsid w:val="00505772"/>
    <w:rsid w:val="00505784"/>
    <w:rsid w:val="0050620F"/>
    <w:rsid w:val="005062AC"/>
    <w:rsid w:val="00506DEC"/>
    <w:rsid w:val="00506E20"/>
    <w:rsid w:val="00506FCF"/>
    <w:rsid w:val="005079C4"/>
    <w:rsid w:val="00507B30"/>
    <w:rsid w:val="005103F5"/>
    <w:rsid w:val="005104F0"/>
    <w:rsid w:val="005108AD"/>
    <w:rsid w:val="00510B21"/>
    <w:rsid w:val="00511698"/>
    <w:rsid w:val="00512BCE"/>
    <w:rsid w:val="00512D6E"/>
    <w:rsid w:val="00513CAC"/>
    <w:rsid w:val="005140AD"/>
    <w:rsid w:val="00514121"/>
    <w:rsid w:val="00514239"/>
    <w:rsid w:val="00514569"/>
    <w:rsid w:val="0051468D"/>
    <w:rsid w:val="00515086"/>
    <w:rsid w:val="00515EA0"/>
    <w:rsid w:val="00516AB9"/>
    <w:rsid w:val="00517B08"/>
    <w:rsid w:val="00517E9E"/>
    <w:rsid w:val="00517ECB"/>
    <w:rsid w:val="00520487"/>
    <w:rsid w:val="005207BD"/>
    <w:rsid w:val="00520D67"/>
    <w:rsid w:val="005217DC"/>
    <w:rsid w:val="00521E7E"/>
    <w:rsid w:val="00521F95"/>
    <w:rsid w:val="005232BD"/>
    <w:rsid w:val="005232F5"/>
    <w:rsid w:val="00523BA5"/>
    <w:rsid w:val="0052448C"/>
    <w:rsid w:val="00524662"/>
    <w:rsid w:val="00524787"/>
    <w:rsid w:val="00524D6A"/>
    <w:rsid w:val="005255C7"/>
    <w:rsid w:val="00525874"/>
    <w:rsid w:val="00525A0A"/>
    <w:rsid w:val="00525DB2"/>
    <w:rsid w:val="005266A2"/>
    <w:rsid w:val="0052671A"/>
    <w:rsid w:val="005267D3"/>
    <w:rsid w:val="005268F2"/>
    <w:rsid w:val="0052746E"/>
    <w:rsid w:val="00527752"/>
    <w:rsid w:val="00527EC6"/>
    <w:rsid w:val="00530066"/>
    <w:rsid w:val="00530600"/>
    <w:rsid w:val="0053062D"/>
    <w:rsid w:val="00530D8A"/>
    <w:rsid w:val="00531054"/>
    <w:rsid w:val="0053114E"/>
    <w:rsid w:val="005312E6"/>
    <w:rsid w:val="005312FF"/>
    <w:rsid w:val="005316F0"/>
    <w:rsid w:val="00531777"/>
    <w:rsid w:val="0053235B"/>
    <w:rsid w:val="005327A4"/>
    <w:rsid w:val="0053289E"/>
    <w:rsid w:val="00533316"/>
    <w:rsid w:val="00533684"/>
    <w:rsid w:val="00533C72"/>
    <w:rsid w:val="00533E18"/>
    <w:rsid w:val="005341C0"/>
    <w:rsid w:val="00534C3B"/>
    <w:rsid w:val="00534F85"/>
    <w:rsid w:val="005354CA"/>
    <w:rsid w:val="00536278"/>
    <w:rsid w:val="0053644C"/>
    <w:rsid w:val="0053659F"/>
    <w:rsid w:val="0053736F"/>
    <w:rsid w:val="005376E5"/>
    <w:rsid w:val="005377F0"/>
    <w:rsid w:val="00537EFD"/>
    <w:rsid w:val="00537FAB"/>
    <w:rsid w:val="005405EC"/>
    <w:rsid w:val="00540922"/>
    <w:rsid w:val="00540A60"/>
    <w:rsid w:val="0054135B"/>
    <w:rsid w:val="00541374"/>
    <w:rsid w:val="00541889"/>
    <w:rsid w:val="00541E61"/>
    <w:rsid w:val="0054248A"/>
    <w:rsid w:val="005426C5"/>
    <w:rsid w:val="00543C6D"/>
    <w:rsid w:val="00543F10"/>
    <w:rsid w:val="00544116"/>
    <w:rsid w:val="005449CD"/>
    <w:rsid w:val="005452EE"/>
    <w:rsid w:val="005455D5"/>
    <w:rsid w:val="005456B0"/>
    <w:rsid w:val="0054584F"/>
    <w:rsid w:val="0054639C"/>
    <w:rsid w:val="00547065"/>
    <w:rsid w:val="00547C1F"/>
    <w:rsid w:val="00550099"/>
    <w:rsid w:val="0055166B"/>
    <w:rsid w:val="00551D35"/>
    <w:rsid w:val="00551F38"/>
    <w:rsid w:val="00552354"/>
    <w:rsid w:val="00552644"/>
    <w:rsid w:val="005529DB"/>
    <w:rsid w:val="00552E5F"/>
    <w:rsid w:val="00553E95"/>
    <w:rsid w:val="00554459"/>
    <w:rsid w:val="005544D4"/>
    <w:rsid w:val="005544E9"/>
    <w:rsid w:val="00554955"/>
    <w:rsid w:val="0055524C"/>
    <w:rsid w:val="005558EF"/>
    <w:rsid w:val="00555B15"/>
    <w:rsid w:val="00555BEC"/>
    <w:rsid w:val="005574E4"/>
    <w:rsid w:val="00557801"/>
    <w:rsid w:val="005579F9"/>
    <w:rsid w:val="00557BE5"/>
    <w:rsid w:val="005601E9"/>
    <w:rsid w:val="005608AD"/>
    <w:rsid w:val="005609D5"/>
    <w:rsid w:val="00560BDA"/>
    <w:rsid w:val="0056127A"/>
    <w:rsid w:val="00561A47"/>
    <w:rsid w:val="00561D21"/>
    <w:rsid w:val="005624CD"/>
    <w:rsid w:val="00562592"/>
    <w:rsid w:val="00562850"/>
    <w:rsid w:val="0056299D"/>
    <w:rsid w:val="005638CB"/>
    <w:rsid w:val="005638CE"/>
    <w:rsid w:val="00563D96"/>
    <w:rsid w:val="0056400F"/>
    <w:rsid w:val="00564083"/>
    <w:rsid w:val="00564653"/>
    <w:rsid w:val="0056466B"/>
    <w:rsid w:val="00564930"/>
    <w:rsid w:val="00564D6C"/>
    <w:rsid w:val="00564EDB"/>
    <w:rsid w:val="005661DF"/>
    <w:rsid w:val="005665B1"/>
    <w:rsid w:val="005667D9"/>
    <w:rsid w:val="005667F9"/>
    <w:rsid w:val="0056791B"/>
    <w:rsid w:val="00567A57"/>
    <w:rsid w:val="005700ED"/>
    <w:rsid w:val="005701EE"/>
    <w:rsid w:val="00570776"/>
    <w:rsid w:val="00570A6B"/>
    <w:rsid w:val="00570B52"/>
    <w:rsid w:val="00570C92"/>
    <w:rsid w:val="005710EB"/>
    <w:rsid w:val="0057145E"/>
    <w:rsid w:val="00571554"/>
    <w:rsid w:val="005716BD"/>
    <w:rsid w:val="005716E6"/>
    <w:rsid w:val="00571714"/>
    <w:rsid w:val="00571F0C"/>
    <w:rsid w:val="005726AC"/>
    <w:rsid w:val="00572DD6"/>
    <w:rsid w:val="005737BB"/>
    <w:rsid w:val="00573BDC"/>
    <w:rsid w:val="00573EBC"/>
    <w:rsid w:val="00573FB1"/>
    <w:rsid w:val="00574054"/>
    <w:rsid w:val="005746D0"/>
    <w:rsid w:val="00574EA2"/>
    <w:rsid w:val="00575C71"/>
    <w:rsid w:val="00576F7A"/>
    <w:rsid w:val="005770D8"/>
    <w:rsid w:val="00577C1E"/>
    <w:rsid w:val="00577FC3"/>
    <w:rsid w:val="00577FE4"/>
    <w:rsid w:val="00580568"/>
    <w:rsid w:val="005805AC"/>
    <w:rsid w:val="005807E6"/>
    <w:rsid w:val="005809EC"/>
    <w:rsid w:val="005815E7"/>
    <w:rsid w:val="00581FBD"/>
    <w:rsid w:val="005827B0"/>
    <w:rsid w:val="0058300A"/>
    <w:rsid w:val="005836C1"/>
    <w:rsid w:val="00583CFC"/>
    <w:rsid w:val="005845F9"/>
    <w:rsid w:val="0058479F"/>
    <w:rsid w:val="00584FBC"/>
    <w:rsid w:val="00584FDF"/>
    <w:rsid w:val="00586016"/>
    <w:rsid w:val="0058671E"/>
    <w:rsid w:val="005868CB"/>
    <w:rsid w:val="00586B63"/>
    <w:rsid w:val="00587E89"/>
    <w:rsid w:val="00590698"/>
    <w:rsid w:val="00590958"/>
    <w:rsid w:val="00590D01"/>
    <w:rsid w:val="00590D7C"/>
    <w:rsid w:val="00590DC5"/>
    <w:rsid w:val="005912F4"/>
    <w:rsid w:val="005915DF"/>
    <w:rsid w:val="00591961"/>
    <w:rsid w:val="00591A42"/>
    <w:rsid w:val="00591AE6"/>
    <w:rsid w:val="00592231"/>
    <w:rsid w:val="00592852"/>
    <w:rsid w:val="00592F6B"/>
    <w:rsid w:val="00593599"/>
    <w:rsid w:val="0059424F"/>
    <w:rsid w:val="00594460"/>
    <w:rsid w:val="00594999"/>
    <w:rsid w:val="00594F9D"/>
    <w:rsid w:val="00595A76"/>
    <w:rsid w:val="00595DC3"/>
    <w:rsid w:val="0059651E"/>
    <w:rsid w:val="0059697E"/>
    <w:rsid w:val="00596C66"/>
    <w:rsid w:val="005A0221"/>
    <w:rsid w:val="005A03E0"/>
    <w:rsid w:val="005A127F"/>
    <w:rsid w:val="005A1BCA"/>
    <w:rsid w:val="005A20DC"/>
    <w:rsid w:val="005A234C"/>
    <w:rsid w:val="005A273E"/>
    <w:rsid w:val="005A298D"/>
    <w:rsid w:val="005A2B02"/>
    <w:rsid w:val="005A3224"/>
    <w:rsid w:val="005A3D7A"/>
    <w:rsid w:val="005A3F7D"/>
    <w:rsid w:val="005A4664"/>
    <w:rsid w:val="005A4C5F"/>
    <w:rsid w:val="005A5156"/>
    <w:rsid w:val="005A55DA"/>
    <w:rsid w:val="005A6296"/>
    <w:rsid w:val="005A6344"/>
    <w:rsid w:val="005A6A88"/>
    <w:rsid w:val="005A6CB8"/>
    <w:rsid w:val="005A6EE2"/>
    <w:rsid w:val="005A71BC"/>
    <w:rsid w:val="005A73CC"/>
    <w:rsid w:val="005A749D"/>
    <w:rsid w:val="005A7553"/>
    <w:rsid w:val="005A7754"/>
    <w:rsid w:val="005A7F53"/>
    <w:rsid w:val="005B04A4"/>
    <w:rsid w:val="005B09F7"/>
    <w:rsid w:val="005B0A49"/>
    <w:rsid w:val="005B1444"/>
    <w:rsid w:val="005B15B8"/>
    <w:rsid w:val="005B1785"/>
    <w:rsid w:val="005B1889"/>
    <w:rsid w:val="005B1CE3"/>
    <w:rsid w:val="005B23C2"/>
    <w:rsid w:val="005B250D"/>
    <w:rsid w:val="005B26B0"/>
    <w:rsid w:val="005B2DCF"/>
    <w:rsid w:val="005B30A7"/>
    <w:rsid w:val="005B3CDF"/>
    <w:rsid w:val="005B4D9C"/>
    <w:rsid w:val="005B52CC"/>
    <w:rsid w:val="005B5711"/>
    <w:rsid w:val="005B6E91"/>
    <w:rsid w:val="005B70B3"/>
    <w:rsid w:val="005B712E"/>
    <w:rsid w:val="005B760D"/>
    <w:rsid w:val="005B773E"/>
    <w:rsid w:val="005B7A99"/>
    <w:rsid w:val="005C0813"/>
    <w:rsid w:val="005C08F0"/>
    <w:rsid w:val="005C1515"/>
    <w:rsid w:val="005C1716"/>
    <w:rsid w:val="005C19D4"/>
    <w:rsid w:val="005C1A1C"/>
    <w:rsid w:val="005C20E7"/>
    <w:rsid w:val="005C2E73"/>
    <w:rsid w:val="005C314F"/>
    <w:rsid w:val="005C33AF"/>
    <w:rsid w:val="005C348E"/>
    <w:rsid w:val="005C3593"/>
    <w:rsid w:val="005C402E"/>
    <w:rsid w:val="005C4363"/>
    <w:rsid w:val="005C463E"/>
    <w:rsid w:val="005C4897"/>
    <w:rsid w:val="005C50B0"/>
    <w:rsid w:val="005C58B7"/>
    <w:rsid w:val="005C631C"/>
    <w:rsid w:val="005C64D1"/>
    <w:rsid w:val="005C68AA"/>
    <w:rsid w:val="005C6F0A"/>
    <w:rsid w:val="005C7550"/>
    <w:rsid w:val="005D05C5"/>
    <w:rsid w:val="005D0716"/>
    <w:rsid w:val="005D0B0C"/>
    <w:rsid w:val="005D15E7"/>
    <w:rsid w:val="005D1779"/>
    <w:rsid w:val="005D189C"/>
    <w:rsid w:val="005D1AA9"/>
    <w:rsid w:val="005D1BEE"/>
    <w:rsid w:val="005D23D4"/>
    <w:rsid w:val="005D2540"/>
    <w:rsid w:val="005D2809"/>
    <w:rsid w:val="005D2AF0"/>
    <w:rsid w:val="005D32E4"/>
    <w:rsid w:val="005D4330"/>
    <w:rsid w:val="005D4738"/>
    <w:rsid w:val="005D4D24"/>
    <w:rsid w:val="005D4E80"/>
    <w:rsid w:val="005D55F4"/>
    <w:rsid w:val="005D599A"/>
    <w:rsid w:val="005D652A"/>
    <w:rsid w:val="005D67C2"/>
    <w:rsid w:val="005D6970"/>
    <w:rsid w:val="005D6978"/>
    <w:rsid w:val="005D6CC3"/>
    <w:rsid w:val="005D7882"/>
    <w:rsid w:val="005D7DB9"/>
    <w:rsid w:val="005E06A4"/>
    <w:rsid w:val="005E0F81"/>
    <w:rsid w:val="005E0FAB"/>
    <w:rsid w:val="005E117C"/>
    <w:rsid w:val="005E1A5E"/>
    <w:rsid w:val="005E1AA3"/>
    <w:rsid w:val="005E1C3D"/>
    <w:rsid w:val="005E2590"/>
    <w:rsid w:val="005E31BB"/>
    <w:rsid w:val="005E417C"/>
    <w:rsid w:val="005E4218"/>
    <w:rsid w:val="005E4905"/>
    <w:rsid w:val="005E4C29"/>
    <w:rsid w:val="005E52F9"/>
    <w:rsid w:val="005E53F2"/>
    <w:rsid w:val="005E59C4"/>
    <w:rsid w:val="005E5E64"/>
    <w:rsid w:val="005E613A"/>
    <w:rsid w:val="005E6425"/>
    <w:rsid w:val="005E65B4"/>
    <w:rsid w:val="005E6BA2"/>
    <w:rsid w:val="005E703F"/>
    <w:rsid w:val="005E70A1"/>
    <w:rsid w:val="005E70E2"/>
    <w:rsid w:val="005E7338"/>
    <w:rsid w:val="005E79D7"/>
    <w:rsid w:val="005F0473"/>
    <w:rsid w:val="005F0C8D"/>
    <w:rsid w:val="005F0CE3"/>
    <w:rsid w:val="005F1000"/>
    <w:rsid w:val="005F137A"/>
    <w:rsid w:val="005F1806"/>
    <w:rsid w:val="005F1901"/>
    <w:rsid w:val="005F1D30"/>
    <w:rsid w:val="005F1E46"/>
    <w:rsid w:val="005F2D77"/>
    <w:rsid w:val="005F33B8"/>
    <w:rsid w:val="005F3908"/>
    <w:rsid w:val="005F3AFC"/>
    <w:rsid w:val="005F3CBC"/>
    <w:rsid w:val="005F4C18"/>
    <w:rsid w:val="005F51D2"/>
    <w:rsid w:val="005F5E73"/>
    <w:rsid w:val="005F66D1"/>
    <w:rsid w:val="005F68AB"/>
    <w:rsid w:val="005F73FD"/>
    <w:rsid w:val="005F7B18"/>
    <w:rsid w:val="006001FE"/>
    <w:rsid w:val="0060025B"/>
    <w:rsid w:val="0060090F"/>
    <w:rsid w:val="00600CD1"/>
    <w:rsid w:val="00602303"/>
    <w:rsid w:val="00602471"/>
    <w:rsid w:val="0060263E"/>
    <w:rsid w:val="0060269E"/>
    <w:rsid w:val="00602A22"/>
    <w:rsid w:val="00603A0E"/>
    <w:rsid w:val="00603EF1"/>
    <w:rsid w:val="00604CC6"/>
    <w:rsid w:val="00604E85"/>
    <w:rsid w:val="0060523B"/>
    <w:rsid w:val="0060600B"/>
    <w:rsid w:val="00606273"/>
    <w:rsid w:val="00606895"/>
    <w:rsid w:val="00606FC8"/>
    <w:rsid w:val="00607004"/>
    <w:rsid w:val="00607A01"/>
    <w:rsid w:val="0061064A"/>
    <w:rsid w:val="0061152E"/>
    <w:rsid w:val="00611B4A"/>
    <w:rsid w:val="00612797"/>
    <w:rsid w:val="006128BD"/>
    <w:rsid w:val="0061290E"/>
    <w:rsid w:val="00612F30"/>
    <w:rsid w:val="0061327A"/>
    <w:rsid w:val="00613753"/>
    <w:rsid w:val="00613E8D"/>
    <w:rsid w:val="00613EFD"/>
    <w:rsid w:val="00613F19"/>
    <w:rsid w:val="006149BB"/>
    <w:rsid w:val="00614BF0"/>
    <w:rsid w:val="00614C21"/>
    <w:rsid w:val="00614DF5"/>
    <w:rsid w:val="006161BB"/>
    <w:rsid w:val="0061627E"/>
    <w:rsid w:val="006166B9"/>
    <w:rsid w:val="00616830"/>
    <w:rsid w:val="00617572"/>
    <w:rsid w:val="006176F8"/>
    <w:rsid w:val="00617A34"/>
    <w:rsid w:val="00617D89"/>
    <w:rsid w:val="00617E2F"/>
    <w:rsid w:val="0062042A"/>
    <w:rsid w:val="00620918"/>
    <w:rsid w:val="00621612"/>
    <w:rsid w:val="006220D0"/>
    <w:rsid w:val="0062242F"/>
    <w:rsid w:val="00622560"/>
    <w:rsid w:val="006229A1"/>
    <w:rsid w:val="00622FB2"/>
    <w:rsid w:val="00623822"/>
    <w:rsid w:val="00623976"/>
    <w:rsid w:val="006239F4"/>
    <w:rsid w:val="0062482E"/>
    <w:rsid w:val="00624E13"/>
    <w:rsid w:val="0062586B"/>
    <w:rsid w:val="00625989"/>
    <w:rsid w:val="00625C05"/>
    <w:rsid w:val="006262F9"/>
    <w:rsid w:val="006269A1"/>
    <w:rsid w:val="00626A80"/>
    <w:rsid w:val="006276DE"/>
    <w:rsid w:val="006279D1"/>
    <w:rsid w:val="00627E90"/>
    <w:rsid w:val="00630047"/>
    <w:rsid w:val="006301A5"/>
    <w:rsid w:val="00630D5F"/>
    <w:rsid w:val="00631026"/>
    <w:rsid w:val="006315CE"/>
    <w:rsid w:val="00631603"/>
    <w:rsid w:val="00631D72"/>
    <w:rsid w:val="00632185"/>
    <w:rsid w:val="006326BB"/>
    <w:rsid w:val="00632C10"/>
    <w:rsid w:val="00633169"/>
    <w:rsid w:val="00633301"/>
    <w:rsid w:val="00633473"/>
    <w:rsid w:val="0063498B"/>
    <w:rsid w:val="00634AD5"/>
    <w:rsid w:val="00634B65"/>
    <w:rsid w:val="006356B5"/>
    <w:rsid w:val="0063599D"/>
    <w:rsid w:val="00636C2E"/>
    <w:rsid w:val="00637375"/>
    <w:rsid w:val="0063740B"/>
    <w:rsid w:val="00637654"/>
    <w:rsid w:val="00640597"/>
    <w:rsid w:val="00641115"/>
    <w:rsid w:val="006414CA"/>
    <w:rsid w:val="00641530"/>
    <w:rsid w:val="00641695"/>
    <w:rsid w:val="0064178F"/>
    <w:rsid w:val="00641EA1"/>
    <w:rsid w:val="00641FEE"/>
    <w:rsid w:val="006421EB"/>
    <w:rsid w:val="0064293E"/>
    <w:rsid w:val="00642C8C"/>
    <w:rsid w:val="006438CD"/>
    <w:rsid w:val="0064423F"/>
    <w:rsid w:val="006442FC"/>
    <w:rsid w:val="006445CF"/>
    <w:rsid w:val="00644671"/>
    <w:rsid w:val="0064477E"/>
    <w:rsid w:val="006448FE"/>
    <w:rsid w:val="006453D4"/>
    <w:rsid w:val="00645BB0"/>
    <w:rsid w:val="006461B2"/>
    <w:rsid w:val="00646B24"/>
    <w:rsid w:val="00646BE4"/>
    <w:rsid w:val="00646ED8"/>
    <w:rsid w:val="00652C16"/>
    <w:rsid w:val="00652FD0"/>
    <w:rsid w:val="00654060"/>
    <w:rsid w:val="00654479"/>
    <w:rsid w:val="00654A42"/>
    <w:rsid w:val="00654D9B"/>
    <w:rsid w:val="00655E8C"/>
    <w:rsid w:val="006560F3"/>
    <w:rsid w:val="0065638F"/>
    <w:rsid w:val="006568F8"/>
    <w:rsid w:val="006569F9"/>
    <w:rsid w:val="00656A3A"/>
    <w:rsid w:val="00656AAA"/>
    <w:rsid w:val="00657585"/>
    <w:rsid w:val="00657816"/>
    <w:rsid w:val="00657A71"/>
    <w:rsid w:val="00657C49"/>
    <w:rsid w:val="00657D0B"/>
    <w:rsid w:val="00657EEA"/>
    <w:rsid w:val="00660A7B"/>
    <w:rsid w:val="00660B6D"/>
    <w:rsid w:val="00660D83"/>
    <w:rsid w:val="00661541"/>
    <w:rsid w:val="0066162C"/>
    <w:rsid w:val="0066224C"/>
    <w:rsid w:val="00662531"/>
    <w:rsid w:val="00663A7C"/>
    <w:rsid w:val="00663AA5"/>
    <w:rsid w:val="006640D0"/>
    <w:rsid w:val="00664B69"/>
    <w:rsid w:val="00664C1E"/>
    <w:rsid w:val="00664CA3"/>
    <w:rsid w:val="006651EE"/>
    <w:rsid w:val="0066543C"/>
    <w:rsid w:val="006660C9"/>
    <w:rsid w:val="006662EE"/>
    <w:rsid w:val="006664E2"/>
    <w:rsid w:val="00666896"/>
    <w:rsid w:val="006675F6"/>
    <w:rsid w:val="006678DE"/>
    <w:rsid w:val="006678F8"/>
    <w:rsid w:val="00667B3E"/>
    <w:rsid w:val="00667B8C"/>
    <w:rsid w:val="00667DFE"/>
    <w:rsid w:val="00670125"/>
    <w:rsid w:val="00671216"/>
    <w:rsid w:val="0067131E"/>
    <w:rsid w:val="006720D4"/>
    <w:rsid w:val="006721A3"/>
    <w:rsid w:val="0067295C"/>
    <w:rsid w:val="00672C01"/>
    <w:rsid w:val="006736D6"/>
    <w:rsid w:val="006739F0"/>
    <w:rsid w:val="00674052"/>
    <w:rsid w:val="0067405C"/>
    <w:rsid w:val="006741BF"/>
    <w:rsid w:val="00674583"/>
    <w:rsid w:val="006745B0"/>
    <w:rsid w:val="00674974"/>
    <w:rsid w:val="00674A0C"/>
    <w:rsid w:val="006750B5"/>
    <w:rsid w:val="006752E8"/>
    <w:rsid w:val="006755A6"/>
    <w:rsid w:val="0067577B"/>
    <w:rsid w:val="006757C7"/>
    <w:rsid w:val="00675BDB"/>
    <w:rsid w:val="00675E89"/>
    <w:rsid w:val="00676062"/>
    <w:rsid w:val="0067656A"/>
    <w:rsid w:val="00676A8E"/>
    <w:rsid w:val="0067749F"/>
    <w:rsid w:val="00677811"/>
    <w:rsid w:val="0067783B"/>
    <w:rsid w:val="00677AA0"/>
    <w:rsid w:val="00680274"/>
    <w:rsid w:val="00680517"/>
    <w:rsid w:val="00680A1B"/>
    <w:rsid w:val="00681B4F"/>
    <w:rsid w:val="0068295B"/>
    <w:rsid w:val="006829FF"/>
    <w:rsid w:val="00682CE5"/>
    <w:rsid w:val="00683499"/>
    <w:rsid w:val="00683744"/>
    <w:rsid w:val="00683A90"/>
    <w:rsid w:val="0068431B"/>
    <w:rsid w:val="00684391"/>
    <w:rsid w:val="00684E57"/>
    <w:rsid w:val="0068611C"/>
    <w:rsid w:val="00686D80"/>
    <w:rsid w:val="006872BA"/>
    <w:rsid w:val="006875B5"/>
    <w:rsid w:val="00690669"/>
    <w:rsid w:val="006906E7"/>
    <w:rsid w:val="0069094B"/>
    <w:rsid w:val="006909F4"/>
    <w:rsid w:val="00690ACE"/>
    <w:rsid w:val="00691380"/>
    <w:rsid w:val="006913C5"/>
    <w:rsid w:val="0069140D"/>
    <w:rsid w:val="00691CA1"/>
    <w:rsid w:val="00691E18"/>
    <w:rsid w:val="00692302"/>
    <w:rsid w:val="006929F2"/>
    <w:rsid w:val="006931D4"/>
    <w:rsid w:val="0069334C"/>
    <w:rsid w:val="0069385D"/>
    <w:rsid w:val="00693C3F"/>
    <w:rsid w:val="00693CB4"/>
    <w:rsid w:val="00693D9F"/>
    <w:rsid w:val="00694409"/>
    <w:rsid w:val="006944C0"/>
    <w:rsid w:val="006946C6"/>
    <w:rsid w:val="00694723"/>
    <w:rsid w:val="006947F9"/>
    <w:rsid w:val="00694A9D"/>
    <w:rsid w:val="00694C1E"/>
    <w:rsid w:val="00694E62"/>
    <w:rsid w:val="006950BF"/>
    <w:rsid w:val="00695572"/>
    <w:rsid w:val="006955D8"/>
    <w:rsid w:val="00695C7E"/>
    <w:rsid w:val="00695E23"/>
    <w:rsid w:val="00696CB1"/>
    <w:rsid w:val="00697B0B"/>
    <w:rsid w:val="006A0E61"/>
    <w:rsid w:val="006A1086"/>
    <w:rsid w:val="006A1613"/>
    <w:rsid w:val="006A165E"/>
    <w:rsid w:val="006A184B"/>
    <w:rsid w:val="006A1B1C"/>
    <w:rsid w:val="006A1C4B"/>
    <w:rsid w:val="006A1C7A"/>
    <w:rsid w:val="006A222E"/>
    <w:rsid w:val="006A240F"/>
    <w:rsid w:val="006A2518"/>
    <w:rsid w:val="006A2DE7"/>
    <w:rsid w:val="006A2FA7"/>
    <w:rsid w:val="006A4035"/>
    <w:rsid w:val="006A42FA"/>
    <w:rsid w:val="006A443F"/>
    <w:rsid w:val="006A4464"/>
    <w:rsid w:val="006A44C4"/>
    <w:rsid w:val="006A4CD1"/>
    <w:rsid w:val="006A4EB3"/>
    <w:rsid w:val="006A53AF"/>
    <w:rsid w:val="006A56A7"/>
    <w:rsid w:val="006A5DC9"/>
    <w:rsid w:val="006A6117"/>
    <w:rsid w:val="006A638D"/>
    <w:rsid w:val="006A6659"/>
    <w:rsid w:val="006A6E1D"/>
    <w:rsid w:val="006A6F08"/>
    <w:rsid w:val="006B0168"/>
    <w:rsid w:val="006B05A7"/>
    <w:rsid w:val="006B1010"/>
    <w:rsid w:val="006B16B1"/>
    <w:rsid w:val="006B1C6B"/>
    <w:rsid w:val="006B1E38"/>
    <w:rsid w:val="006B2FDA"/>
    <w:rsid w:val="006B301C"/>
    <w:rsid w:val="006B3445"/>
    <w:rsid w:val="006B3465"/>
    <w:rsid w:val="006B3B50"/>
    <w:rsid w:val="006B49AB"/>
    <w:rsid w:val="006B4E7E"/>
    <w:rsid w:val="006B5607"/>
    <w:rsid w:val="006B63FE"/>
    <w:rsid w:val="006B71BE"/>
    <w:rsid w:val="006B7360"/>
    <w:rsid w:val="006C02A7"/>
    <w:rsid w:val="006C02C4"/>
    <w:rsid w:val="006C072B"/>
    <w:rsid w:val="006C09C4"/>
    <w:rsid w:val="006C1171"/>
    <w:rsid w:val="006C169C"/>
    <w:rsid w:val="006C1889"/>
    <w:rsid w:val="006C19A0"/>
    <w:rsid w:val="006C1B9E"/>
    <w:rsid w:val="006C229A"/>
    <w:rsid w:val="006C3896"/>
    <w:rsid w:val="006C3E4E"/>
    <w:rsid w:val="006C3F20"/>
    <w:rsid w:val="006C4062"/>
    <w:rsid w:val="006C44D0"/>
    <w:rsid w:val="006C53DC"/>
    <w:rsid w:val="006C558F"/>
    <w:rsid w:val="006C5D9B"/>
    <w:rsid w:val="006C6541"/>
    <w:rsid w:val="006C6995"/>
    <w:rsid w:val="006C6DE5"/>
    <w:rsid w:val="006C7255"/>
    <w:rsid w:val="006C772B"/>
    <w:rsid w:val="006C7C5A"/>
    <w:rsid w:val="006C7D43"/>
    <w:rsid w:val="006D04B4"/>
    <w:rsid w:val="006D0C53"/>
    <w:rsid w:val="006D120F"/>
    <w:rsid w:val="006D1DB0"/>
    <w:rsid w:val="006D1EB5"/>
    <w:rsid w:val="006D20E3"/>
    <w:rsid w:val="006D2632"/>
    <w:rsid w:val="006D2BB0"/>
    <w:rsid w:val="006D2D6D"/>
    <w:rsid w:val="006D3552"/>
    <w:rsid w:val="006D36B0"/>
    <w:rsid w:val="006D3806"/>
    <w:rsid w:val="006D42AD"/>
    <w:rsid w:val="006D4E8C"/>
    <w:rsid w:val="006D5E2E"/>
    <w:rsid w:val="006D5EA4"/>
    <w:rsid w:val="006D65D8"/>
    <w:rsid w:val="006D6623"/>
    <w:rsid w:val="006D6A2E"/>
    <w:rsid w:val="006D7275"/>
    <w:rsid w:val="006D7BAB"/>
    <w:rsid w:val="006E0366"/>
    <w:rsid w:val="006E09E1"/>
    <w:rsid w:val="006E10B6"/>
    <w:rsid w:val="006E111B"/>
    <w:rsid w:val="006E11B1"/>
    <w:rsid w:val="006E1592"/>
    <w:rsid w:val="006E15A2"/>
    <w:rsid w:val="006E224F"/>
    <w:rsid w:val="006E225F"/>
    <w:rsid w:val="006E26A7"/>
    <w:rsid w:val="006E2EAE"/>
    <w:rsid w:val="006E2EBB"/>
    <w:rsid w:val="006E37D1"/>
    <w:rsid w:val="006E3AC0"/>
    <w:rsid w:val="006E3AF4"/>
    <w:rsid w:val="006E3BC7"/>
    <w:rsid w:val="006E4100"/>
    <w:rsid w:val="006E4497"/>
    <w:rsid w:val="006E4591"/>
    <w:rsid w:val="006E48A3"/>
    <w:rsid w:val="006E49BE"/>
    <w:rsid w:val="006E59D0"/>
    <w:rsid w:val="006E5EDC"/>
    <w:rsid w:val="006E6A0F"/>
    <w:rsid w:val="006E702E"/>
    <w:rsid w:val="006E72FC"/>
    <w:rsid w:val="006E768C"/>
    <w:rsid w:val="006F08B5"/>
    <w:rsid w:val="006F1067"/>
    <w:rsid w:val="006F1319"/>
    <w:rsid w:val="006F1954"/>
    <w:rsid w:val="006F29D9"/>
    <w:rsid w:val="006F322C"/>
    <w:rsid w:val="006F3345"/>
    <w:rsid w:val="006F34A0"/>
    <w:rsid w:val="006F3701"/>
    <w:rsid w:val="006F3CC1"/>
    <w:rsid w:val="006F3F8E"/>
    <w:rsid w:val="006F40E0"/>
    <w:rsid w:val="006F4C3A"/>
    <w:rsid w:val="006F4D49"/>
    <w:rsid w:val="006F4DCB"/>
    <w:rsid w:val="006F4E68"/>
    <w:rsid w:val="006F5D89"/>
    <w:rsid w:val="006F60B9"/>
    <w:rsid w:val="006F625A"/>
    <w:rsid w:val="006F6279"/>
    <w:rsid w:val="006F7406"/>
    <w:rsid w:val="006F7FD3"/>
    <w:rsid w:val="00700038"/>
    <w:rsid w:val="00700F6B"/>
    <w:rsid w:val="007012E3"/>
    <w:rsid w:val="0070151C"/>
    <w:rsid w:val="007018F3"/>
    <w:rsid w:val="00701C5A"/>
    <w:rsid w:val="007020A3"/>
    <w:rsid w:val="00702F83"/>
    <w:rsid w:val="00703283"/>
    <w:rsid w:val="007032A0"/>
    <w:rsid w:val="00703386"/>
    <w:rsid w:val="00703611"/>
    <w:rsid w:val="00703BA5"/>
    <w:rsid w:val="00704C8C"/>
    <w:rsid w:val="00704D16"/>
    <w:rsid w:val="00704DD2"/>
    <w:rsid w:val="00705163"/>
    <w:rsid w:val="0070539B"/>
    <w:rsid w:val="007057E3"/>
    <w:rsid w:val="00705925"/>
    <w:rsid w:val="00705B74"/>
    <w:rsid w:val="00706233"/>
    <w:rsid w:val="007065A3"/>
    <w:rsid w:val="007067D3"/>
    <w:rsid w:val="00706EBE"/>
    <w:rsid w:val="007071BE"/>
    <w:rsid w:val="007072C3"/>
    <w:rsid w:val="00707FF5"/>
    <w:rsid w:val="007101B3"/>
    <w:rsid w:val="0071097D"/>
    <w:rsid w:val="00710ABB"/>
    <w:rsid w:val="00710BBB"/>
    <w:rsid w:val="00711221"/>
    <w:rsid w:val="00711256"/>
    <w:rsid w:val="00711817"/>
    <w:rsid w:val="007118F0"/>
    <w:rsid w:val="0071191B"/>
    <w:rsid w:val="00711A62"/>
    <w:rsid w:val="0071222C"/>
    <w:rsid w:val="007122A3"/>
    <w:rsid w:val="00712DB9"/>
    <w:rsid w:val="00713163"/>
    <w:rsid w:val="0071317D"/>
    <w:rsid w:val="00713B94"/>
    <w:rsid w:val="00713FC6"/>
    <w:rsid w:val="00714572"/>
    <w:rsid w:val="007155BB"/>
    <w:rsid w:val="007156AB"/>
    <w:rsid w:val="0071598C"/>
    <w:rsid w:val="007163D3"/>
    <w:rsid w:val="00716909"/>
    <w:rsid w:val="00716B8E"/>
    <w:rsid w:val="00717118"/>
    <w:rsid w:val="00717213"/>
    <w:rsid w:val="007173DD"/>
    <w:rsid w:val="00717880"/>
    <w:rsid w:val="00720177"/>
    <w:rsid w:val="007213E8"/>
    <w:rsid w:val="007216FD"/>
    <w:rsid w:val="00721912"/>
    <w:rsid w:val="00721CA1"/>
    <w:rsid w:val="0072203D"/>
    <w:rsid w:val="007221B3"/>
    <w:rsid w:val="00722378"/>
    <w:rsid w:val="00722B25"/>
    <w:rsid w:val="00722DEF"/>
    <w:rsid w:val="00722F10"/>
    <w:rsid w:val="007233C3"/>
    <w:rsid w:val="00723FB7"/>
    <w:rsid w:val="0072424B"/>
    <w:rsid w:val="0072497D"/>
    <w:rsid w:val="00724A34"/>
    <w:rsid w:val="007252A3"/>
    <w:rsid w:val="00725C8F"/>
    <w:rsid w:val="00726041"/>
    <w:rsid w:val="00726635"/>
    <w:rsid w:val="0072692A"/>
    <w:rsid w:val="00726CAE"/>
    <w:rsid w:val="00727D48"/>
    <w:rsid w:val="007304E7"/>
    <w:rsid w:val="007304FA"/>
    <w:rsid w:val="00730F4A"/>
    <w:rsid w:val="00731B19"/>
    <w:rsid w:val="00731CB8"/>
    <w:rsid w:val="0073234C"/>
    <w:rsid w:val="0073246C"/>
    <w:rsid w:val="00732AA1"/>
    <w:rsid w:val="00732B68"/>
    <w:rsid w:val="0073303F"/>
    <w:rsid w:val="007334DD"/>
    <w:rsid w:val="007346FD"/>
    <w:rsid w:val="00734F4D"/>
    <w:rsid w:val="007352FA"/>
    <w:rsid w:val="00735393"/>
    <w:rsid w:val="00735954"/>
    <w:rsid w:val="00735ECA"/>
    <w:rsid w:val="007368C9"/>
    <w:rsid w:val="00736BF4"/>
    <w:rsid w:val="00737133"/>
    <w:rsid w:val="007371D3"/>
    <w:rsid w:val="00737F1C"/>
    <w:rsid w:val="00740995"/>
    <w:rsid w:val="00740CBA"/>
    <w:rsid w:val="00740D70"/>
    <w:rsid w:val="00740DCC"/>
    <w:rsid w:val="0074139D"/>
    <w:rsid w:val="007413FD"/>
    <w:rsid w:val="007418A5"/>
    <w:rsid w:val="00741E17"/>
    <w:rsid w:val="0074249E"/>
    <w:rsid w:val="00742C69"/>
    <w:rsid w:val="00742F08"/>
    <w:rsid w:val="007438A2"/>
    <w:rsid w:val="007438C1"/>
    <w:rsid w:val="00743F2E"/>
    <w:rsid w:val="00743FC3"/>
    <w:rsid w:val="00744192"/>
    <w:rsid w:val="00744F67"/>
    <w:rsid w:val="007457DC"/>
    <w:rsid w:val="00745E21"/>
    <w:rsid w:val="00746596"/>
    <w:rsid w:val="00747012"/>
    <w:rsid w:val="00747226"/>
    <w:rsid w:val="0074759A"/>
    <w:rsid w:val="00747FF7"/>
    <w:rsid w:val="007506B3"/>
    <w:rsid w:val="007507C5"/>
    <w:rsid w:val="00750DEF"/>
    <w:rsid w:val="00750EB7"/>
    <w:rsid w:val="0075111B"/>
    <w:rsid w:val="00751191"/>
    <w:rsid w:val="0075182B"/>
    <w:rsid w:val="007527E5"/>
    <w:rsid w:val="007528C9"/>
    <w:rsid w:val="00752ADA"/>
    <w:rsid w:val="00752B0D"/>
    <w:rsid w:val="00752E30"/>
    <w:rsid w:val="00752F46"/>
    <w:rsid w:val="0075332A"/>
    <w:rsid w:val="0075390A"/>
    <w:rsid w:val="00753C61"/>
    <w:rsid w:val="00754B8B"/>
    <w:rsid w:val="00754E4B"/>
    <w:rsid w:val="00754E64"/>
    <w:rsid w:val="00755144"/>
    <w:rsid w:val="00755C5A"/>
    <w:rsid w:val="00757108"/>
    <w:rsid w:val="00757347"/>
    <w:rsid w:val="00757609"/>
    <w:rsid w:val="00757F3E"/>
    <w:rsid w:val="0076015B"/>
    <w:rsid w:val="00760863"/>
    <w:rsid w:val="00760985"/>
    <w:rsid w:val="00760B2C"/>
    <w:rsid w:val="007612AC"/>
    <w:rsid w:val="00761AD2"/>
    <w:rsid w:val="00761B2C"/>
    <w:rsid w:val="00762845"/>
    <w:rsid w:val="00762C79"/>
    <w:rsid w:val="0076307D"/>
    <w:rsid w:val="0076316B"/>
    <w:rsid w:val="00763C7A"/>
    <w:rsid w:val="00763DF2"/>
    <w:rsid w:val="007642D9"/>
    <w:rsid w:val="007658FB"/>
    <w:rsid w:val="007659C7"/>
    <w:rsid w:val="00765B65"/>
    <w:rsid w:val="0076604D"/>
    <w:rsid w:val="00766081"/>
    <w:rsid w:val="00766649"/>
    <w:rsid w:val="00766894"/>
    <w:rsid w:val="0076692C"/>
    <w:rsid w:val="00766FC1"/>
    <w:rsid w:val="00767006"/>
    <w:rsid w:val="007673A6"/>
    <w:rsid w:val="007700E5"/>
    <w:rsid w:val="00770A75"/>
    <w:rsid w:val="00770E9F"/>
    <w:rsid w:val="007713E8"/>
    <w:rsid w:val="00771E0D"/>
    <w:rsid w:val="00771E45"/>
    <w:rsid w:val="00771EB6"/>
    <w:rsid w:val="00771F63"/>
    <w:rsid w:val="00771FC5"/>
    <w:rsid w:val="007720E5"/>
    <w:rsid w:val="0077276E"/>
    <w:rsid w:val="00772858"/>
    <w:rsid w:val="00772B54"/>
    <w:rsid w:val="00772E7B"/>
    <w:rsid w:val="00773A89"/>
    <w:rsid w:val="007740A2"/>
    <w:rsid w:val="00774253"/>
    <w:rsid w:val="00774947"/>
    <w:rsid w:val="00774AA6"/>
    <w:rsid w:val="00774B00"/>
    <w:rsid w:val="007750B7"/>
    <w:rsid w:val="007758B0"/>
    <w:rsid w:val="00776256"/>
    <w:rsid w:val="00776F78"/>
    <w:rsid w:val="00777372"/>
    <w:rsid w:val="007775B6"/>
    <w:rsid w:val="0078089A"/>
    <w:rsid w:val="007813FB"/>
    <w:rsid w:val="0078168A"/>
    <w:rsid w:val="00781889"/>
    <w:rsid w:val="007818EB"/>
    <w:rsid w:val="007824B8"/>
    <w:rsid w:val="007832A8"/>
    <w:rsid w:val="007832D3"/>
    <w:rsid w:val="0078356D"/>
    <w:rsid w:val="00783C74"/>
    <w:rsid w:val="007842FA"/>
    <w:rsid w:val="007853A2"/>
    <w:rsid w:val="0078644C"/>
    <w:rsid w:val="00786565"/>
    <w:rsid w:val="007868EB"/>
    <w:rsid w:val="007868F7"/>
    <w:rsid w:val="00786922"/>
    <w:rsid w:val="00786E04"/>
    <w:rsid w:val="00787855"/>
    <w:rsid w:val="007907AD"/>
    <w:rsid w:val="0079099A"/>
    <w:rsid w:val="00790F50"/>
    <w:rsid w:val="0079122D"/>
    <w:rsid w:val="007916F9"/>
    <w:rsid w:val="00791C0F"/>
    <w:rsid w:val="00791D6E"/>
    <w:rsid w:val="00792186"/>
    <w:rsid w:val="00792B90"/>
    <w:rsid w:val="00792B9E"/>
    <w:rsid w:val="007937AF"/>
    <w:rsid w:val="00793A64"/>
    <w:rsid w:val="0079465B"/>
    <w:rsid w:val="007947C9"/>
    <w:rsid w:val="00794AB0"/>
    <w:rsid w:val="00794CBD"/>
    <w:rsid w:val="00794D76"/>
    <w:rsid w:val="00794E3D"/>
    <w:rsid w:val="0079512E"/>
    <w:rsid w:val="0079558E"/>
    <w:rsid w:val="00795B78"/>
    <w:rsid w:val="00795BB5"/>
    <w:rsid w:val="00796288"/>
    <w:rsid w:val="00796898"/>
    <w:rsid w:val="00796A1D"/>
    <w:rsid w:val="00796BF6"/>
    <w:rsid w:val="00797752"/>
    <w:rsid w:val="007978E7"/>
    <w:rsid w:val="007979C6"/>
    <w:rsid w:val="007A0B43"/>
    <w:rsid w:val="007A1817"/>
    <w:rsid w:val="007A1B1A"/>
    <w:rsid w:val="007A1B7A"/>
    <w:rsid w:val="007A20DB"/>
    <w:rsid w:val="007A2214"/>
    <w:rsid w:val="007A2368"/>
    <w:rsid w:val="007A2780"/>
    <w:rsid w:val="007A2C5F"/>
    <w:rsid w:val="007A2E10"/>
    <w:rsid w:val="007A312B"/>
    <w:rsid w:val="007A381C"/>
    <w:rsid w:val="007A38EB"/>
    <w:rsid w:val="007A4011"/>
    <w:rsid w:val="007A44DE"/>
    <w:rsid w:val="007A4A62"/>
    <w:rsid w:val="007A4EC2"/>
    <w:rsid w:val="007A53F3"/>
    <w:rsid w:val="007A5402"/>
    <w:rsid w:val="007A5498"/>
    <w:rsid w:val="007A5923"/>
    <w:rsid w:val="007A65CF"/>
    <w:rsid w:val="007A677E"/>
    <w:rsid w:val="007A7322"/>
    <w:rsid w:val="007A7CE5"/>
    <w:rsid w:val="007B0017"/>
    <w:rsid w:val="007B0917"/>
    <w:rsid w:val="007B181A"/>
    <w:rsid w:val="007B189F"/>
    <w:rsid w:val="007B1A60"/>
    <w:rsid w:val="007B2269"/>
    <w:rsid w:val="007B22AC"/>
    <w:rsid w:val="007B269D"/>
    <w:rsid w:val="007B2798"/>
    <w:rsid w:val="007B2BBD"/>
    <w:rsid w:val="007B300E"/>
    <w:rsid w:val="007B37A8"/>
    <w:rsid w:val="007B3810"/>
    <w:rsid w:val="007B38F9"/>
    <w:rsid w:val="007B4055"/>
    <w:rsid w:val="007B40C8"/>
    <w:rsid w:val="007B4516"/>
    <w:rsid w:val="007B5049"/>
    <w:rsid w:val="007B5679"/>
    <w:rsid w:val="007B5A15"/>
    <w:rsid w:val="007B6086"/>
    <w:rsid w:val="007B6DAB"/>
    <w:rsid w:val="007B7524"/>
    <w:rsid w:val="007B79C9"/>
    <w:rsid w:val="007C041D"/>
    <w:rsid w:val="007C18E6"/>
    <w:rsid w:val="007C2590"/>
    <w:rsid w:val="007C2693"/>
    <w:rsid w:val="007C27BD"/>
    <w:rsid w:val="007C2CF1"/>
    <w:rsid w:val="007C2FE9"/>
    <w:rsid w:val="007C32D4"/>
    <w:rsid w:val="007C3779"/>
    <w:rsid w:val="007C40EF"/>
    <w:rsid w:val="007C4358"/>
    <w:rsid w:val="007C4401"/>
    <w:rsid w:val="007C4607"/>
    <w:rsid w:val="007C4700"/>
    <w:rsid w:val="007C4816"/>
    <w:rsid w:val="007C5335"/>
    <w:rsid w:val="007C5502"/>
    <w:rsid w:val="007C5958"/>
    <w:rsid w:val="007C59BC"/>
    <w:rsid w:val="007C5B1B"/>
    <w:rsid w:val="007C5DE2"/>
    <w:rsid w:val="007C62A8"/>
    <w:rsid w:val="007C62F3"/>
    <w:rsid w:val="007C6C13"/>
    <w:rsid w:val="007C6CFC"/>
    <w:rsid w:val="007C6D77"/>
    <w:rsid w:val="007C7038"/>
    <w:rsid w:val="007C796C"/>
    <w:rsid w:val="007C7C85"/>
    <w:rsid w:val="007C7EDE"/>
    <w:rsid w:val="007D0074"/>
    <w:rsid w:val="007D07F9"/>
    <w:rsid w:val="007D10F0"/>
    <w:rsid w:val="007D156E"/>
    <w:rsid w:val="007D167F"/>
    <w:rsid w:val="007D1B77"/>
    <w:rsid w:val="007D1E30"/>
    <w:rsid w:val="007D209E"/>
    <w:rsid w:val="007D26E7"/>
    <w:rsid w:val="007D319C"/>
    <w:rsid w:val="007D47A5"/>
    <w:rsid w:val="007D4A58"/>
    <w:rsid w:val="007D4ECC"/>
    <w:rsid w:val="007D542B"/>
    <w:rsid w:val="007D5B16"/>
    <w:rsid w:val="007D5BC3"/>
    <w:rsid w:val="007D5CF0"/>
    <w:rsid w:val="007D60C2"/>
    <w:rsid w:val="007D60F1"/>
    <w:rsid w:val="007D6260"/>
    <w:rsid w:val="007D63BA"/>
    <w:rsid w:val="007D69CE"/>
    <w:rsid w:val="007D7857"/>
    <w:rsid w:val="007D7ADA"/>
    <w:rsid w:val="007D7D40"/>
    <w:rsid w:val="007E023A"/>
    <w:rsid w:val="007E05C1"/>
    <w:rsid w:val="007E06BF"/>
    <w:rsid w:val="007E0933"/>
    <w:rsid w:val="007E0C18"/>
    <w:rsid w:val="007E0D2B"/>
    <w:rsid w:val="007E1619"/>
    <w:rsid w:val="007E1944"/>
    <w:rsid w:val="007E1E1D"/>
    <w:rsid w:val="007E23DE"/>
    <w:rsid w:val="007E2716"/>
    <w:rsid w:val="007E4752"/>
    <w:rsid w:val="007E496B"/>
    <w:rsid w:val="007E4F09"/>
    <w:rsid w:val="007E512D"/>
    <w:rsid w:val="007E5390"/>
    <w:rsid w:val="007E5A14"/>
    <w:rsid w:val="007E5B0B"/>
    <w:rsid w:val="007E6400"/>
    <w:rsid w:val="007E6A22"/>
    <w:rsid w:val="007E7A8F"/>
    <w:rsid w:val="007E7D74"/>
    <w:rsid w:val="007E7E13"/>
    <w:rsid w:val="007E7F27"/>
    <w:rsid w:val="007E7FD1"/>
    <w:rsid w:val="007F009C"/>
    <w:rsid w:val="007F02F7"/>
    <w:rsid w:val="007F09E3"/>
    <w:rsid w:val="007F0B02"/>
    <w:rsid w:val="007F0C62"/>
    <w:rsid w:val="007F0F75"/>
    <w:rsid w:val="007F149C"/>
    <w:rsid w:val="007F16B1"/>
    <w:rsid w:val="007F16F2"/>
    <w:rsid w:val="007F25F8"/>
    <w:rsid w:val="007F284B"/>
    <w:rsid w:val="007F2933"/>
    <w:rsid w:val="007F33EA"/>
    <w:rsid w:val="007F3A99"/>
    <w:rsid w:val="007F3DE8"/>
    <w:rsid w:val="007F3F18"/>
    <w:rsid w:val="007F407B"/>
    <w:rsid w:val="007F41A3"/>
    <w:rsid w:val="007F46FD"/>
    <w:rsid w:val="007F49C9"/>
    <w:rsid w:val="007F4BE6"/>
    <w:rsid w:val="007F5A62"/>
    <w:rsid w:val="007F5D51"/>
    <w:rsid w:val="007F5F75"/>
    <w:rsid w:val="007F60E2"/>
    <w:rsid w:val="007F69FB"/>
    <w:rsid w:val="007F7163"/>
    <w:rsid w:val="007F7ADF"/>
    <w:rsid w:val="00800641"/>
    <w:rsid w:val="008011D6"/>
    <w:rsid w:val="0080125A"/>
    <w:rsid w:val="008012D7"/>
    <w:rsid w:val="0080136B"/>
    <w:rsid w:val="00801F2A"/>
    <w:rsid w:val="00802307"/>
    <w:rsid w:val="00802B0E"/>
    <w:rsid w:val="00802C9D"/>
    <w:rsid w:val="00802D00"/>
    <w:rsid w:val="00802ECA"/>
    <w:rsid w:val="0080402A"/>
    <w:rsid w:val="00804138"/>
    <w:rsid w:val="00804345"/>
    <w:rsid w:val="00804931"/>
    <w:rsid w:val="008054B8"/>
    <w:rsid w:val="0080573D"/>
    <w:rsid w:val="0080655B"/>
    <w:rsid w:val="00806826"/>
    <w:rsid w:val="00806E9E"/>
    <w:rsid w:val="008071ED"/>
    <w:rsid w:val="00807491"/>
    <w:rsid w:val="00807C61"/>
    <w:rsid w:val="00807F11"/>
    <w:rsid w:val="00810644"/>
    <w:rsid w:val="0081064B"/>
    <w:rsid w:val="00810FB8"/>
    <w:rsid w:val="008111CF"/>
    <w:rsid w:val="0081166B"/>
    <w:rsid w:val="00811819"/>
    <w:rsid w:val="00811A72"/>
    <w:rsid w:val="00811C60"/>
    <w:rsid w:val="00811EC7"/>
    <w:rsid w:val="00812863"/>
    <w:rsid w:val="0081299A"/>
    <w:rsid w:val="00812D23"/>
    <w:rsid w:val="00813460"/>
    <w:rsid w:val="00813B45"/>
    <w:rsid w:val="00814B5B"/>
    <w:rsid w:val="00814EA7"/>
    <w:rsid w:val="00814EBC"/>
    <w:rsid w:val="00815454"/>
    <w:rsid w:val="008154C6"/>
    <w:rsid w:val="0081587B"/>
    <w:rsid w:val="00815A6F"/>
    <w:rsid w:val="00816E0B"/>
    <w:rsid w:val="00817267"/>
    <w:rsid w:val="008172ED"/>
    <w:rsid w:val="0081742B"/>
    <w:rsid w:val="008175DA"/>
    <w:rsid w:val="008176B2"/>
    <w:rsid w:val="00817C2D"/>
    <w:rsid w:val="00817C85"/>
    <w:rsid w:val="00820BC1"/>
    <w:rsid w:val="00820EC3"/>
    <w:rsid w:val="008211F8"/>
    <w:rsid w:val="008215E3"/>
    <w:rsid w:val="00822F51"/>
    <w:rsid w:val="00823A18"/>
    <w:rsid w:val="00824D42"/>
    <w:rsid w:val="008250B9"/>
    <w:rsid w:val="0082552A"/>
    <w:rsid w:val="0082559F"/>
    <w:rsid w:val="0082599D"/>
    <w:rsid w:val="00825B23"/>
    <w:rsid w:val="008266B0"/>
    <w:rsid w:val="0082679B"/>
    <w:rsid w:val="0082697C"/>
    <w:rsid w:val="00826C92"/>
    <w:rsid w:val="00826FE1"/>
    <w:rsid w:val="00827BBA"/>
    <w:rsid w:val="00827F9B"/>
    <w:rsid w:val="00830E32"/>
    <w:rsid w:val="00831435"/>
    <w:rsid w:val="008315FA"/>
    <w:rsid w:val="00831DA5"/>
    <w:rsid w:val="00831F97"/>
    <w:rsid w:val="00832306"/>
    <w:rsid w:val="00832821"/>
    <w:rsid w:val="008328DB"/>
    <w:rsid w:val="008332E9"/>
    <w:rsid w:val="008338C2"/>
    <w:rsid w:val="00833A9B"/>
    <w:rsid w:val="00833EDD"/>
    <w:rsid w:val="00833FC8"/>
    <w:rsid w:val="008341CE"/>
    <w:rsid w:val="008350D8"/>
    <w:rsid w:val="0083540E"/>
    <w:rsid w:val="00835C1E"/>
    <w:rsid w:val="008369D9"/>
    <w:rsid w:val="00836D5B"/>
    <w:rsid w:val="00836D92"/>
    <w:rsid w:val="00837782"/>
    <w:rsid w:val="0083793F"/>
    <w:rsid w:val="00840111"/>
    <w:rsid w:val="0084021F"/>
    <w:rsid w:val="00840C2B"/>
    <w:rsid w:val="00841A5D"/>
    <w:rsid w:val="00842E9D"/>
    <w:rsid w:val="00843109"/>
    <w:rsid w:val="00843168"/>
    <w:rsid w:val="008431D4"/>
    <w:rsid w:val="008436D1"/>
    <w:rsid w:val="0084512A"/>
    <w:rsid w:val="00845F7A"/>
    <w:rsid w:val="00845FB6"/>
    <w:rsid w:val="00846344"/>
    <w:rsid w:val="0084642C"/>
    <w:rsid w:val="008472BF"/>
    <w:rsid w:val="008473E6"/>
    <w:rsid w:val="008477D3"/>
    <w:rsid w:val="008502D8"/>
    <w:rsid w:val="00850607"/>
    <w:rsid w:val="008508A3"/>
    <w:rsid w:val="0085105B"/>
    <w:rsid w:val="00851EF6"/>
    <w:rsid w:val="00852274"/>
    <w:rsid w:val="00852420"/>
    <w:rsid w:val="0085267B"/>
    <w:rsid w:val="00853475"/>
    <w:rsid w:val="00853B1C"/>
    <w:rsid w:val="00853FFE"/>
    <w:rsid w:val="0085401E"/>
    <w:rsid w:val="0085402F"/>
    <w:rsid w:val="0085461A"/>
    <w:rsid w:val="00854826"/>
    <w:rsid w:val="00854853"/>
    <w:rsid w:val="00854B1E"/>
    <w:rsid w:val="00854B98"/>
    <w:rsid w:val="00854C5C"/>
    <w:rsid w:val="00854D7A"/>
    <w:rsid w:val="008551F6"/>
    <w:rsid w:val="00855344"/>
    <w:rsid w:val="00855667"/>
    <w:rsid w:val="00855B41"/>
    <w:rsid w:val="00855CAB"/>
    <w:rsid w:val="00855E2B"/>
    <w:rsid w:val="00856423"/>
    <w:rsid w:val="0085642F"/>
    <w:rsid w:val="00856C30"/>
    <w:rsid w:val="00857700"/>
    <w:rsid w:val="0086035E"/>
    <w:rsid w:val="008617FC"/>
    <w:rsid w:val="00861F84"/>
    <w:rsid w:val="0086262C"/>
    <w:rsid w:val="00862AC1"/>
    <w:rsid w:val="0086422B"/>
    <w:rsid w:val="00864CC1"/>
    <w:rsid w:val="00864DE5"/>
    <w:rsid w:val="008652BB"/>
    <w:rsid w:val="00865DB8"/>
    <w:rsid w:val="00865F76"/>
    <w:rsid w:val="00866502"/>
    <w:rsid w:val="00866890"/>
    <w:rsid w:val="00866A0B"/>
    <w:rsid w:val="0086751F"/>
    <w:rsid w:val="008676C1"/>
    <w:rsid w:val="00867D31"/>
    <w:rsid w:val="00870510"/>
    <w:rsid w:val="00870854"/>
    <w:rsid w:val="008715C8"/>
    <w:rsid w:val="008719B4"/>
    <w:rsid w:val="00871B08"/>
    <w:rsid w:val="0087242A"/>
    <w:rsid w:val="00872879"/>
    <w:rsid w:val="00872F62"/>
    <w:rsid w:val="0087312F"/>
    <w:rsid w:val="00873391"/>
    <w:rsid w:val="00873627"/>
    <w:rsid w:val="00873B2B"/>
    <w:rsid w:val="00874782"/>
    <w:rsid w:val="00874B43"/>
    <w:rsid w:val="008756BD"/>
    <w:rsid w:val="00875852"/>
    <w:rsid w:val="00876168"/>
    <w:rsid w:val="00876368"/>
    <w:rsid w:val="008763AF"/>
    <w:rsid w:val="00876658"/>
    <w:rsid w:val="008766AD"/>
    <w:rsid w:val="00876961"/>
    <w:rsid w:val="0087699B"/>
    <w:rsid w:val="00876C08"/>
    <w:rsid w:val="008773FB"/>
    <w:rsid w:val="008776E8"/>
    <w:rsid w:val="008777A2"/>
    <w:rsid w:val="0087794E"/>
    <w:rsid w:val="0088078E"/>
    <w:rsid w:val="00880B60"/>
    <w:rsid w:val="00880E02"/>
    <w:rsid w:val="008828BF"/>
    <w:rsid w:val="00882FD5"/>
    <w:rsid w:val="0088388D"/>
    <w:rsid w:val="00883F72"/>
    <w:rsid w:val="008844B7"/>
    <w:rsid w:val="0088466D"/>
    <w:rsid w:val="00884D48"/>
    <w:rsid w:val="0088576E"/>
    <w:rsid w:val="008858DC"/>
    <w:rsid w:val="008865F6"/>
    <w:rsid w:val="00886AB9"/>
    <w:rsid w:val="00887176"/>
    <w:rsid w:val="00887597"/>
    <w:rsid w:val="00890AD7"/>
    <w:rsid w:val="00890E09"/>
    <w:rsid w:val="008918C9"/>
    <w:rsid w:val="00891C41"/>
    <w:rsid w:val="008926D3"/>
    <w:rsid w:val="00893105"/>
    <w:rsid w:val="00893127"/>
    <w:rsid w:val="0089339C"/>
    <w:rsid w:val="0089376A"/>
    <w:rsid w:val="00893861"/>
    <w:rsid w:val="00893B6D"/>
    <w:rsid w:val="00893C6F"/>
    <w:rsid w:val="00893D83"/>
    <w:rsid w:val="00894004"/>
    <w:rsid w:val="008943DF"/>
    <w:rsid w:val="00895709"/>
    <w:rsid w:val="008964A3"/>
    <w:rsid w:val="00896C48"/>
    <w:rsid w:val="008971E3"/>
    <w:rsid w:val="00897D98"/>
    <w:rsid w:val="008A04D9"/>
    <w:rsid w:val="008A0A9A"/>
    <w:rsid w:val="008A1142"/>
    <w:rsid w:val="008A11C4"/>
    <w:rsid w:val="008A12A1"/>
    <w:rsid w:val="008A227C"/>
    <w:rsid w:val="008A2D47"/>
    <w:rsid w:val="008A3332"/>
    <w:rsid w:val="008A429F"/>
    <w:rsid w:val="008A44A4"/>
    <w:rsid w:val="008A48DB"/>
    <w:rsid w:val="008A49A8"/>
    <w:rsid w:val="008A5091"/>
    <w:rsid w:val="008A54EC"/>
    <w:rsid w:val="008A5E1F"/>
    <w:rsid w:val="008A6722"/>
    <w:rsid w:val="008A69C1"/>
    <w:rsid w:val="008A7340"/>
    <w:rsid w:val="008A7FBD"/>
    <w:rsid w:val="008B002B"/>
    <w:rsid w:val="008B007F"/>
    <w:rsid w:val="008B00DA"/>
    <w:rsid w:val="008B0667"/>
    <w:rsid w:val="008B0761"/>
    <w:rsid w:val="008B0797"/>
    <w:rsid w:val="008B0F24"/>
    <w:rsid w:val="008B18C5"/>
    <w:rsid w:val="008B20F4"/>
    <w:rsid w:val="008B2272"/>
    <w:rsid w:val="008B283A"/>
    <w:rsid w:val="008B2BE9"/>
    <w:rsid w:val="008B39F1"/>
    <w:rsid w:val="008B3B2F"/>
    <w:rsid w:val="008B3E0A"/>
    <w:rsid w:val="008B45E3"/>
    <w:rsid w:val="008B4A09"/>
    <w:rsid w:val="008B516C"/>
    <w:rsid w:val="008B62B0"/>
    <w:rsid w:val="008B62C7"/>
    <w:rsid w:val="008B6907"/>
    <w:rsid w:val="008B69FB"/>
    <w:rsid w:val="008C09F5"/>
    <w:rsid w:val="008C0B0F"/>
    <w:rsid w:val="008C1231"/>
    <w:rsid w:val="008C1233"/>
    <w:rsid w:val="008C13EA"/>
    <w:rsid w:val="008C1C03"/>
    <w:rsid w:val="008C2140"/>
    <w:rsid w:val="008C229B"/>
    <w:rsid w:val="008C22E1"/>
    <w:rsid w:val="008C2B25"/>
    <w:rsid w:val="008C3008"/>
    <w:rsid w:val="008C32B7"/>
    <w:rsid w:val="008C39FF"/>
    <w:rsid w:val="008C407A"/>
    <w:rsid w:val="008C42B1"/>
    <w:rsid w:val="008C452E"/>
    <w:rsid w:val="008C5E26"/>
    <w:rsid w:val="008C62FA"/>
    <w:rsid w:val="008C64FB"/>
    <w:rsid w:val="008C6742"/>
    <w:rsid w:val="008C6D68"/>
    <w:rsid w:val="008C6F0D"/>
    <w:rsid w:val="008C6F0F"/>
    <w:rsid w:val="008C7284"/>
    <w:rsid w:val="008C7B1C"/>
    <w:rsid w:val="008C7B4C"/>
    <w:rsid w:val="008C7ED6"/>
    <w:rsid w:val="008D0218"/>
    <w:rsid w:val="008D0326"/>
    <w:rsid w:val="008D033A"/>
    <w:rsid w:val="008D0515"/>
    <w:rsid w:val="008D0747"/>
    <w:rsid w:val="008D09CA"/>
    <w:rsid w:val="008D0A9A"/>
    <w:rsid w:val="008D0FC6"/>
    <w:rsid w:val="008D1568"/>
    <w:rsid w:val="008D15A4"/>
    <w:rsid w:val="008D1693"/>
    <w:rsid w:val="008D1DDB"/>
    <w:rsid w:val="008D21C5"/>
    <w:rsid w:val="008D2221"/>
    <w:rsid w:val="008D374D"/>
    <w:rsid w:val="008D3A34"/>
    <w:rsid w:val="008D3D05"/>
    <w:rsid w:val="008D3ED7"/>
    <w:rsid w:val="008D4771"/>
    <w:rsid w:val="008D4C87"/>
    <w:rsid w:val="008D55BF"/>
    <w:rsid w:val="008D6236"/>
    <w:rsid w:val="008D6431"/>
    <w:rsid w:val="008D6537"/>
    <w:rsid w:val="008D663B"/>
    <w:rsid w:val="008D6F21"/>
    <w:rsid w:val="008D704F"/>
    <w:rsid w:val="008D7D65"/>
    <w:rsid w:val="008D7FD9"/>
    <w:rsid w:val="008E01A7"/>
    <w:rsid w:val="008E0399"/>
    <w:rsid w:val="008E0A83"/>
    <w:rsid w:val="008E0B3E"/>
    <w:rsid w:val="008E1785"/>
    <w:rsid w:val="008E1B03"/>
    <w:rsid w:val="008E2357"/>
    <w:rsid w:val="008E2375"/>
    <w:rsid w:val="008E2BD9"/>
    <w:rsid w:val="008E44F9"/>
    <w:rsid w:val="008E497A"/>
    <w:rsid w:val="008E4B09"/>
    <w:rsid w:val="008E4C50"/>
    <w:rsid w:val="008E53C9"/>
    <w:rsid w:val="008E57EF"/>
    <w:rsid w:val="008E594B"/>
    <w:rsid w:val="008E5C08"/>
    <w:rsid w:val="008E61C1"/>
    <w:rsid w:val="008E6208"/>
    <w:rsid w:val="008E63F1"/>
    <w:rsid w:val="008E666A"/>
    <w:rsid w:val="008E6DA2"/>
    <w:rsid w:val="008E739A"/>
    <w:rsid w:val="008E7977"/>
    <w:rsid w:val="008F0167"/>
    <w:rsid w:val="008F0376"/>
    <w:rsid w:val="008F15A7"/>
    <w:rsid w:val="008F1ABF"/>
    <w:rsid w:val="008F1BEB"/>
    <w:rsid w:val="008F26D5"/>
    <w:rsid w:val="008F28E9"/>
    <w:rsid w:val="008F2D9E"/>
    <w:rsid w:val="008F3052"/>
    <w:rsid w:val="008F3B11"/>
    <w:rsid w:val="008F3D86"/>
    <w:rsid w:val="008F3DD0"/>
    <w:rsid w:val="008F43BB"/>
    <w:rsid w:val="008F4A1C"/>
    <w:rsid w:val="008F4E41"/>
    <w:rsid w:val="008F5EF6"/>
    <w:rsid w:val="008F66FA"/>
    <w:rsid w:val="008F6DE0"/>
    <w:rsid w:val="009001FD"/>
    <w:rsid w:val="0090061B"/>
    <w:rsid w:val="00900C54"/>
    <w:rsid w:val="00900EDF"/>
    <w:rsid w:val="0090118B"/>
    <w:rsid w:val="009011BB"/>
    <w:rsid w:val="00901525"/>
    <w:rsid w:val="0090167D"/>
    <w:rsid w:val="00901814"/>
    <w:rsid w:val="00901937"/>
    <w:rsid w:val="00902CA0"/>
    <w:rsid w:val="00904149"/>
    <w:rsid w:val="00904B01"/>
    <w:rsid w:val="00904C2E"/>
    <w:rsid w:val="009051CF"/>
    <w:rsid w:val="00905F56"/>
    <w:rsid w:val="00906282"/>
    <w:rsid w:val="00907D04"/>
    <w:rsid w:val="0091060F"/>
    <w:rsid w:val="009107FA"/>
    <w:rsid w:val="00910CA9"/>
    <w:rsid w:val="00911600"/>
    <w:rsid w:val="0091163A"/>
    <w:rsid w:val="009116CF"/>
    <w:rsid w:val="00912E9E"/>
    <w:rsid w:val="00913F71"/>
    <w:rsid w:val="00914885"/>
    <w:rsid w:val="009148C3"/>
    <w:rsid w:val="009148F0"/>
    <w:rsid w:val="00914D2D"/>
    <w:rsid w:val="0091514A"/>
    <w:rsid w:val="009154A7"/>
    <w:rsid w:val="0091562B"/>
    <w:rsid w:val="009157D9"/>
    <w:rsid w:val="0091625E"/>
    <w:rsid w:val="00916585"/>
    <w:rsid w:val="0091688F"/>
    <w:rsid w:val="00916D4D"/>
    <w:rsid w:val="00916DEA"/>
    <w:rsid w:val="00917B76"/>
    <w:rsid w:val="00917DB1"/>
    <w:rsid w:val="009208F2"/>
    <w:rsid w:val="009210F6"/>
    <w:rsid w:val="00921518"/>
    <w:rsid w:val="00921582"/>
    <w:rsid w:val="00921677"/>
    <w:rsid w:val="0092181C"/>
    <w:rsid w:val="00921B5D"/>
    <w:rsid w:val="00921BB6"/>
    <w:rsid w:val="00921DB6"/>
    <w:rsid w:val="00921F02"/>
    <w:rsid w:val="0092256F"/>
    <w:rsid w:val="0092297B"/>
    <w:rsid w:val="009229BD"/>
    <w:rsid w:val="00923120"/>
    <w:rsid w:val="0092320A"/>
    <w:rsid w:val="0092393B"/>
    <w:rsid w:val="00924111"/>
    <w:rsid w:val="00924895"/>
    <w:rsid w:val="00924982"/>
    <w:rsid w:val="00924A59"/>
    <w:rsid w:val="00924ACA"/>
    <w:rsid w:val="00924F99"/>
    <w:rsid w:val="009250BF"/>
    <w:rsid w:val="009255A0"/>
    <w:rsid w:val="00925F87"/>
    <w:rsid w:val="009268C4"/>
    <w:rsid w:val="009268DA"/>
    <w:rsid w:val="00926982"/>
    <w:rsid w:val="00926B33"/>
    <w:rsid w:val="00926BE4"/>
    <w:rsid w:val="00927130"/>
    <w:rsid w:val="0092713E"/>
    <w:rsid w:val="0092719B"/>
    <w:rsid w:val="00927858"/>
    <w:rsid w:val="0092786E"/>
    <w:rsid w:val="00927A60"/>
    <w:rsid w:val="00927B19"/>
    <w:rsid w:val="00931110"/>
    <w:rsid w:val="0093121E"/>
    <w:rsid w:val="009319C6"/>
    <w:rsid w:val="00931BD7"/>
    <w:rsid w:val="00932069"/>
    <w:rsid w:val="00932637"/>
    <w:rsid w:val="0093275A"/>
    <w:rsid w:val="009329CF"/>
    <w:rsid w:val="00932A50"/>
    <w:rsid w:val="00932A59"/>
    <w:rsid w:val="0093309B"/>
    <w:rsid w:val="00933690"/>
    <w:rsid w:val="0093373F"/>
    <w:rsid w:val="009337FF"/>
    <w:rsid w:val="009346D3"/>
    <w:rsid w:val="00934B42"/>
    <w:rsid w:val="00934E50"/>
    <w:rsid w:val="0093500E"/>
    <w:rsid w:val="009351FC"/>
    <w:rsid w:val="00935A83"/>
    <w:rsid w:val="00935D60"/>
    <w:rsid w:val="0093627D"/>
    <w:rsid w:val="00936A2A"/>
    <w:rsid w:val="00936CA1"/>
    <w:rsid w:val="00937208"/>
    <w:rsid w:val="009401A8"/>
    <w:rsid w:val="009401AD"/>
    <w:rsid w:val="00940A81"/>
    <w:rsid w:val="00940B38"/>
    <w:rsid w:val="00940EA4"/>
    <w:rsid w:val="00941C84"/>
    <w:rsid w:val="00941E92"/>
    <w:rsid w:val="009424A9"/>
    <w:rsid w:val="00943276"/>
    <w:rsid w:val="009436BF"/>
    <w:rsid w:val="00943AA4"/>
    <w:rsid w:val="00943ADF"/>
    <w:rsid w:val="00943C98"/>
    <w:rsid w:val="00944144"/>
    <w:rsid w:val="00945193"/>
    <w:rsid w:val="009454CB"/>
    <w:rsid w:val="009455A8"/>
    <w:rsid w:val="0094585F"/>
    <w:rsid w:val="00945868"/>
    <w:rsid w:val="00945AB7"/>
    <w:rsid w:val="00947445"/>
    <w:rsid w:val="00947477"/>
    <w:rsid w:val="00947A37"/>
    <w:rsid w:val="00947D47"/>
    <w:rsid w:val="0095038C"/>
    <w:rsid w:val="00950880"/>
    <w:rsid w:val="00950A1D"/>
    <w:rsid w:val="00950BB1"/>
    <w:rsid w:val="0095129A"/>
    <w:rsid w:val="00951367"/>
    <w:rsid w:val="00952C3B"/>
    <w:rsid w:val="0095312F"/>
    <w:rsid w:val="0095319F"/>
    <w:rsid w:val="00953502"/>
    <w:rsid w:val="00953970"/>
    <w:rsid w:val="00953B6B"/>
    <w:rsid w:val="00954600"/>
    <w:rsid w:val="00954B9B"/>
    <w:rsid w:val="00954F9A"/>
    <w:rsid w:val="0095537F"/>
    <w:rsid w:val="00955572"/>
    <w:rsid w:val="00955786"/>
    <w:rsid w:val="00955804"/>
    <w:rsid w:val="00955D3A"/>
    <w:rsid w:val="0095617B"/>
    <w:rsid w:val="00956389"/>
    <w:rsid w:val="00956560"/>
    <w:rsid w:val="0095659C"/>
    <w:rsid w:val="00956B26"/>
    <w:rsid w:val="00957197"/>
    <w:rsid w:val="009575B1"/>
    <w:rsid w:val="00957D5A"/>
    <w:rsid w:val="00960396"/>
    <w:rsid w:val="00960686"/>
    <w:rsid w:val="009608FA"/>
    <w:rsid w:val="00960DCA"/>
    <w:rsid w:val="00960E05"/>
    <w:rsid w:val="00960FFA"/>
    <w:rsid w:val="00962C24"/>
    <w:rsid w:val="009631D9"/>
    <w:rsid w:val="00964921"/>
    <w:rsid w:val="00964A04"/>
    <w:rsid w:val="00964B30"/>
    <w:rsid w:val="009650CE"/>
    <w:rsid w:val="009656D1"/>
    <w:rsid w:val="00965D5B"/>
    <w:rsid w:val="00966606"/>
    <w:rsid w:val="009669EE"/>
    <w:rsid w:val="0096742B"/>
    <w:rsid w:val="00967856"/>
    <w:rsid w:val="00970021"/>
    <w:rsid w:val="009708DF"/>
    <w:rsid w:val="00970B9F"/>
    <w:rsid w:val="00970E01"/>
    <w:rsid w:val="00971984"/>
    <w:rsid w:val="00971C79"/>
    <w:rsid w:val="00971F29"/>
    <w:rsid w:val="009722EE"/>
    <w:rsid w:val="009727FD"/>
    <w:rsid w:val="0097289C"/>
    <w:rsid w:val="00972E27"/>
    <w:rsid w:val="009731FF"/>
    <w:rsid w:val="009733C2"/>
    <w:rsid w:val="00973C29"/>
    <w:rsid w:val="00973E9E"/>
    <w:rsid w:val="00974CF2"/>
    <w:rsid w:val="00975541"/>
    <w:rsid w:val="0097565C"/>
    <w:rsid w:val="00975BFC"/>
    <w:rsid w:val="009763C8"/>
    <w:rsid w:val="00976486"/>
    <w:rsid w:val="00976550"/>
    <w:rsid w:val="00976601"/>
    <w:rsid w:val="00976B11"/>
    <w:rsid w:val="00976BDF"/>
    <w:rsid w:val="00976D20"/>
    <w:rsid w:val="009773A1"/>
    <w:rsid w:val="00977A56"/>
    <w:rsid w:val="00977F32"/>
    <w:rsid w:val="009803F8"/>
    <w:rsid w:val="009809A4"/>
    <w:rsid w:val="00981097"/>
    <w:rsid w:val="00981C4E"/>
    <w:rsid w:val="00981CF9"/>
    <w:rsid w:val="00981EF2"/>
    <w:rsid w:val="0098220F"/>
    <w:rsid w:val="0098291F"/>
    <w:rsid w:val="00982FC2"/>
    <w:rsid w:val="0098383B"/>
    <w:rsid w:val="0098393F"/>
    <w:rsid w:val="009840EF"/>
    <w:rsid w:val="0098415D"/>
    <w:rsid w:val="009846B1"/>
    <w:rsid w:val="009853AD"/>
    <w:rsid w:val="00985990"/>
    <w:rsid w:val="00985EE0"/>
    <w:rsid w:val="0098633D"/>
    <w:rsid w:val="00986823"/>
    <w:rsid w:val="00987134"/>
    <w:rsid w:val="00987C9B"/>
    <w:rsid w:val="00987DDB"/>
    <w:rsid w:val="00990496"/>
    <w:rsid w:val="00990631"/>
    <w:rsid w:val="00990AEF"/>
    <w:rsid w:val="0099121B"/>
    <w:rsid w:val="00991453"/>
    <w:rsid w:val="0099189E"/>
    <w:rsid w:val="00991D44"/>
    <w:rsid w:val="009920C8"/>
    <w:rsid w:val="0099265A"/>
    <w:rsid w:val="00992DFE"/>
    <w:rsid w:val="00992E0A"/>
    <w:rsid w:val="009935F6"/>
    <w:rsid w:val="00993790"/>
    <w:rsid w:val="00993B37"/>
    <w:rsid w:val="00993B77"/>
    <w:rsid w:val="00993CBA"/>
    <w:rsid w:val="0099409D"/>
    <w:rsid w:val="009942BF"/>
    <w:rsid w:val="009943C2"/>
    <w:rsid w:val="00995298"/>
    <w:rsid w:val="0099603C"/>
    <w:rsid w:val="009962F7"/>
    <w:rsid w:val="00996F57"/>
    <w:rsid w:val="00997162"/>
    <w:rsid w:val="0099720A"/>
    <w:rsid w:val="009974EB"/>
    <w:rsid w:val="0099797E"/>
    <w:rsid w:val="0099798C"/>
    <w:rsid w:val="009979BF"/>
    <w:rsid w:val="00997DC3"/>
    <w:rsid w:val="00997F9D"/>
    <w:rsid w:val="009A0087"/>
    <w:rsid w:val="009A0174"/>
    <w:rsid w:val="009A02DF"/>
    <w:rsid w:val="009A092E"/>
    <w:rsid w:val="009A106B"/>
    <w:rsid w:val="009A12BB"/>
    <w:rsid w:val="009A1673"/>
    <w:rsid w:val="009A1D17"/>
    <w:rsid w:val="009A2591"/>
    <w:rsid w:val="009A3596"/>
    <w:rsid w:val="009A3A7F"/>
    <w:rsid w:val="009A4593"/>
    <w:rsid w:val="009A4C82"/>
    <w:rsid w:val="009A4DBE"/>
    <w:rsid w:val="009A51E2"/>
    <w:rsid w:val="009A610E"/>
    <w:rsid w:val="009A66E4"/>
    <w:rsid w:val="009A6B9C"/>
    <w:rsid w:val="009A6C94"/>
    <w:rsid w:val="009A7B99"/>
    <w:rsid w:val="009B034A"/>
    <w:rsid w:val="009B082E"/>
    <w:rsid w:val="009B1347"/>
    <w:rsid w:val="009B14F6"/>
    <w:rsid w:val="009B1B07"/>
    <w:rsid w:val="009B1BF5"/>
    <w:rsid w:val="009B29B1"/>
    <w:rsid w:val="009B3BCE"/>
    <w:rsid w:val="009B3E48"/>
    <w:rsid w:val="009B3E85"/>
    <w:rsid w:val="009B405B"/>
    <w:rsid w:val="009B42D2"/>
    <w:rsid w:val="009B4C3B"/>
    <w:rsid w:val="009B5779"/>
    <w:rsid w:val="009B6932"/>
    <w:rsid w:val="009B6C9E"/>
    <w:rsid w:val="009B7480"/>
    <w:rsid w:val="009C0041"/>
    <w:rsid w:val="009C0995"/>
    <w:rsid w:val="009C0BAD"/>
    <w:rsid w:val="009C0E31"/>
    <w:rsid w:val="009C1247"/>
    <w:rsid w:val="009C1264"/>
    <w:rsid w:val="009C14EB"/>
    <w:rsid w:val="009C1873"/>
    <w:rsid w:val="009C196E"/>
    <w:rsid w:val="009C1A80"/>
    <w:rsid w:val="009C1DB7"/>
    <w:rsid w:val="009C1DF8"/>
    <w:rsid w:val="009C3005"/>
    <w:rsid w:val="009C31E7"/>
    <w:rsid w:val="009C3340"/>
    <w:rsid w:val="009C35D8"/>
    <w:rsid w:val="009C385F"/>
    <w:rsid w:val="009C4679"/>
    <w:rsid w:val="009C4D8A"/>
    <w:rsid w:val="009C4F27"/>
    <w:rsid w:val="009C545C"/>
    <w:rsid w:val="009C563F"/>
    <w:rsid w:val="009C5C10"/>
    <w:rsid w:val="009C5C6F"/>
    <w:rsid w:val="009C66DD"/>
    <w:rsid w:val="009C6950"/>
    <w:rsid w:val="009C6A3D"/>
    <w:rsid w:val="009C76B2"/>
    <w:rsid w:val="009C79A4"/>
    <w:rsid w:val="009D079B"/>
    <w:rsid w:val="009D09ED"/>
    <w:rsid w:val="009D0A97"/>
    <w:rsid w:val="009D0B35"/>
    <w:rsid w:val="009D1B78"/>
    <w:rsid w:val="009D1E2F"/>
    <w:rsid w:val="009D301B"/>
    <w:rsid w:val="009D3099"/>
    <w:rsid w:val="009D3526"/>
    <w:rsid w:val="009D36F2"/>
    <w:rsid w:val="009D39FF"/>
    <w:rsid w:val="009D3B92"/>
    <w:rsid w:val="009D3C00"/>
    <w:rsid w:val="009D3E0F"/>
    <w:rsid w:val="009D4BC1"/>
    <w:rsid w:val="009D57B5"/>
    <w:rsid w:val="009D5E3A"/>
    <w:rsid w:val="009D5E87"/>
    <w:rsid w:val="009D6490"/>
    <w:rsid w:val="009D79E1"/>
    <w:rsid w:val="009E1046"/>
    <w:rsid w:val="009E114D"/>
    <w:rsid w:val="009E1197"/>
    <w:rsid w:val="009E15C3"/>
    <w:rsid w:val="009E2A69"/>
    <w:rsid w:val="009E2BC1"/>
    <w:rsid w:val="009E2E6A"/>
    <w:rsid w:val="009E30EB"/>
    <w:rsid w:val="009E329E"/>
    <w:rsid w:val="009E3C54"/>
    <w:rsid w:val="009E3FF9"/>
    <w:rsid w:val="009E4014"/>
    <w:rsid w:val="009E4277"/>
    <w:rsid w:val="009E4279"/>
    <w:rsid w:val="009E4713"/>
    <w:rsid w:val="009E5F50"/>
    <w:rsid w:val="009E603A"/>
    <w:rsid w:val="009E60A4"/>
    <w:rsid w:val="009E6472"/>
    <w:rsid w:val="009E665A"/>
    <w:rsid w:val="009E6660"/>
    <w:rsid w:val="009E6DB2"/>
    <w:rsid w:val="009E6E6F"/>
    <w:rsid w:val="009E7050"/>
    <w:rsid w:val="009E76AE"/>
    <w:rsid w:val="009E77FF"/>
    <w:rsid w:val="009E790E"/>
    <w:rsid w:val="009E7975"/>
    <w:rsid w:val="009E7B3C"/>
    <w:rsid w:val="009F05DC"/>
    <w:rsid w:val="009F080A"/>
    <w:rsid w:val="009F11D8"/>
    <w:rsid w:val="009F175B"/>
    <w:rsid w:val="009F1AE9"/>
    <w:rsid w:val="009F2276"/>
    <w:rsid w:val="009F233B"/>
    <w:rsid w:val="009F23D8"/>
    <w:rsid w:val="009F26A5"/>
    <w:rsid w:val="009F2853"/>
    <w:rsid w:val="009F2BC0"/>
    <w:rsid w:val="009F2CB7"/>
    <w:rsid w:val="009F2F0C"/>
    <w:rsid w:val="009F3472"/>
    <w:rsid w:val="009F3A06"/>
    <w:rsid w:val="009F3D58"/>
    <w:rsid w:val="009F46F5"/>
    <w:rsid w:val="009F57AB"/>
    <w:rsid w:val="009F6077"/>
    <w:rsid w:val="009F6DEA"/>
    <w:rsid w:val="009F70B6"/>
    <w:rsid w:val="009F7362"/>
    <w:rsid w:val="009F7398"/>
    <w:rsid w:val="009F74F1"/>
    <w:rsid w:val="009F7DE8"/>
    <w:rsid w:val="00A0078C"/>
    <w:rsid w:val="00A00F52"/>
    <w:rsid w:val="00A01458"/>
    <w:rsid w:val="00A01A96"/>
    <w:rsid w:val="00A02C06"/>
    <w:rsid w:val="00A040EB"/>
    <w:rsid w:val="00A048DB"/>
    <w:rsid w:val="00A04A1B"/>
    <w:rsid w:val="00A04FF2"/>
    <w:rsid w:val="00A05186"/>
    <w:rsid w:val="00A055F6"/>
    <w:rsid w:val="00A05613"/>
    <w:rsid w:val="00A06166"/>
    <w:rsid w:val="00A061C9"/>
    <w:rsid w:val="00A06B6B"/>
    <w:rsid w:val="00A06D26"/>
    <w:rsid w:val="00A07244"/>
    <w:rsid w:val="00A0774E"/>
    <w:rsid w:val="00A079C3"/>
    <w:rsid w:val="00A07BB7"/>
    <w:rsid w:val="00A10A4D"/>
    <w:rsid w:val="00A10B41"/>
    <w:rsid w:val="00A10EDA"/>
    <w:rsid w:val="00A10FE3"/>
    <w:rsid w:val="00A11136"/>
    <w:rsid w:val="00A111B0"/>
    <w:rsid w:val="00A111D4"/>
    <w:rsid w:val="00A114DE"/>
    <w:rsid w:val="00A11A0D"/>
    <w:rsid w:val="00A11F15"/>
    <w:rsid w:val="00A1245E"/>
    <w:rsid w:val="00A1245F"/>
    <w:rsid w:val="00A128CF"/>
    <w:rsid w:val="00A12B56"/>
    <w:rsid w:val="00A13175"/>
    <w:rsid w:val="00A13508"/>
    <w:rsid w:val="00A13879"/>
    <w:rsid w:val="00A13B09"/>
    <w:rsid w:val="00A14449"/>
    <w:rsid w:val="00A145A2"/>
    <w:rsid w:val="00A147F0"/>
    <w:rsid w:val="00A15019"/>
    <w:rsid w:val="00A155A3"/>
    <w:rsid w:val="00A156FC"/>
    <w:rsid w:val="00A177D3"/>
    <w:rsid w:val="00A17B14"/>
    <w:rsid w:val="00A17C31"/>
    <w:rsid w:val="00A20170"/>
    <w:rsid w:val="00A207C7"/>
    <w:rsid w:val="00A20E91"/>
    <w:rsid w:val="00A21764"/>
    <w:rsid w:val="00A21831"/>
    <w:rsid w:val="00A21D41"/>
    <w:rsid w:val="00A22C9C"/>
    <w:rsid w:val="00A23482"/>
    <w:rsid w:val="00A23A72"/>
    <w:rsid w:val="00A23DF5"/>
    <w:rsid w:val="00A2423D"/>
    <w:rsid w:val="00A2433D"/>
    <w:rsid w:val="00A2515E"/>
    <w:rsid w:val="00A2589B"/>
    <w:rsid w:val="00A25E19"/>
    <w:rsid w:val="00A25E74"/>
    <w:rsid w:val="00A262DC"/>
    <w:rsid w:val="00A265A9"/>
    <w:rsid w:val="00A26A09"/>
    <w:rsid w:val="00A26F24"/>
    <w:rsid w:val="00A27C79"/>
    <w:rsid w:val="00A27E12"/>
    <w:rsid w:val="00A302E1"/>
    <w:rsid w:val="00A306A7"/>
    <w:rsid w:val="00A30D57"/>
    <w:rsid w:val="00A30E50"/>
    <w:rsid w:val="00A30F52"/>
    <w:rsid w:val="00A31414"/>
    <w:rsid w:val="00A31ACE"/>
    <w:rsid w:val="00A3283D"/>
    <w:rsid w:val="00A32A8E"/>
    <w:rsid w:val="00A32FD8"/>
    <w:rsid w:val="00A33383"/>
    <w:rsid w:val="00A3379F"/>
    <w:rsid w:val="00A33858"/>
    <w:rsid w:val="00A347F6"/>
    <w:rsid w:val="00A34A82"/>
    <w:rsid w:val="00A35575"/>
    <w:rsid w:val="00A359B2"/>
    <w:rsid w:val="00A3602B"/>
    <w:rsid w:val="00A3634D"/>
    <w:rsid w:val="00A363C4"/>
    <w:rsid w:val="00A3704B"/>
    <w:rsid w:val="00A370AA"/>
    <w:rsid w:val="00A37307"/>
    <w:rsid w:val="00A37B7B"/>
    <w:rsid w:val="00A37D26"/>
    <w:rsid w:val="00A37FD4"/>
    <w:rsid w:val="00A40388"/>
    <w:rsid w:val="00A40683"/>
    <w:rsid w:val="00A40D77"/>
    <w:rsid w:val="00A40F35"/>
    <w:rsid w:val="00A410CB"/>
    <w:rsid w:val="00A41100"/>
    <w:rsid w:val="00A41484"/>
    <w:rsid w:val="00A41694"/>
    <w:rsid w:val="00A41B6B"/>
    <w:rsid w:val="00A424B0"/>
    <w:rsid w:val="00A42580"/>
    <w:rsid w:val="00A42FF9"/>
    <w:rsid w:val="00A43187"/>
    <w:rsid w:val="00A431E6"/>
    <w:rsid w:val="00A433D9"/>
    <w:rsid w:val="00A4342F"/>
    <w:rsid w:val="00A434E5"/>
    <w:rsid w:val="00A435C9"/>
    <w:rsid w:val="00A43DC2"/>
    <w:rsid w:val="00A43F88"/>
    <w:rsid w:val="00A446BF"/>
    <w:rsid w:val="00A44943"/>
    <w:rsid w:val="00A44D74"/>
    <w:rsid w:val="00A45202"/>
    <w:rsid w:val="00A45A0C"/>
    <w:rsid w:val="00A4674C"/>
    <w:rsid w:val="00A467D8"/>
    <w:rsid w:val="00A46D0F"/>
    <w:rsid w:val="00A472FD"/>
    <w:rsid w:val="00A50039"/>
    <w:rsid w:val="00A50A81"/>
    <w:rsid w:val="00A50C5B"/>
    <w:rsid w:val="00A50ED2"/>
    <w:rsid w:val="00A5263B"/>
    <w:rsid w:val="00A52B02"/>
    <w:rsid w:val="00A52CA0"/>
    <w:rsid w:val="00A5311B"/>
    <w:rsid w:val="00A53235"/>
    <w:rsid w:val="00A53306"/>
    <w:rsid w:val="00A53E2E"/>
    <w:rsid w:val="00A5448D"/>
    <w:rsid w:val="00A549FD"/>
    <w:rsid w:val="00A54A71"/>
    <w:rsid w:val="00A54C6A"/>
    <w:rsid w:val="00A550DA"/>
    <w:rsid w:val="00A551EE"/>
    <w:rsid w:val="00A56A55"/>
    <w:rsid w:val="00A5722E"/>
    <w:rsid w:val="00A57481"/>
    <w:rsid w:val="00A57B9B"/>
    <w:rsid w:val="00A57DC8"/>
    <w:rsid w:val="00A57FB9"/>
    <w:rsid w:val="00A60470"/>
    <w:rsid w:val="00A60785"/>
    <w:rsid w:val="00A61170"/>
    <w:rsid w:val="00A611ED"/>
    <w:rsid w:val="00A61577"/>
    <w:rsid w:val="00A62010"/>
    <w:rsid w:val="00A62787"/>
    <w:rsid w:val="00A627FC"/>
    <w:rsid w:val="00A62A2D"/>
    <w:rsid w:val="00A62F28"/>
    <w:rsid w:val="00A62F7F"/>
    <w:rsid w:val="00A63841"/>
    <w:rsid w:val="00A64447"/>
    <w:rsid w:val="00A64483"/>
    <w:rsid w:val="00A64685"/>
    <w:rsid w:val="00A646CB"/>
    <w:rsid w:val="00A64E6D"/>
    <w:rsid w:val="00A6519A"/>
    <w:rsid w:val="00A65427"/>
    <w:rsid w:val="00A6594D"/>
    <w:rsid w:val="00A659AC"/>
    <w:rsid w:val="00A65B31"/>
    <w:rsid w:val="00A660C0"/>
    <w:rsid w:val="00A66C64"/>
    <w:rsid w:val="00A67166"/>
    <w:rsid w:val="00A701A6"/>
    <w:rsid w:val="00A7026C"/>
    <w:rsid w:val="00A70B52"/>
    <w:rsid w:val="00A70D95"/>
    <w:rsid w:val="00A70EA0"/>
    <w:rsid w:val="00A71E2C"/>
    <w:rsid w:val="00A723AD"/>
    <w:rsid w:val="00A724D1"/>
    <w:rsid w:val="00A726CA"/>
    <w:rsid w:val="00A729AE"/>
    <w:rsid w:val="00A730E9"/>
    <w:rsid w:val="00A730FC"/>
    <w:rsid w:val="00A73272"/>
    <w:rsid w:val="00A7589F"/>
    <w:rsid w:val="00A75D5E"/>
    <w:rsid w:val="00A76382"/>
    <w:rsid w:val="00A7740E"/>
    <w:rsid w:val="00A774A4"/>
    <w:rsid w:val="00A77654"/>
    <w:rsid w:val="00A779F5"/>
    <w:rsid w:val="00A80252"/>
    <w:rsid w:val="00A805AE"/>
    <w:rsid w:val="00A80F2F"/>
    <w:rsid w:val="00A81CBB"/>
    <w:rsid w:val="00A81EF7"/>
    <w:rsid w:val="00A82B00"/>
    <w:rsid w:val="00A82FF7"/>
    <w:rsid w:val="00A83EF2"/>
    <w:rsid w:val="00A8417F"/>
    <w:rsid w:val="00A84682"/>
    <w:rsid w:val="00A8532D"/>
    <w:rsid w:val="00A86057"/>
    <w:rsid w:val="00A86138"/>
    <w:rsid w:val="00A868C3"/>
    <w:rsid w:val="00A86BDA"/>
    <w:rsid w:val="00A8705D"/>
    <w:rsid w:val="00A873A1"/>
    <w:rsid w:val="00A905E5"/>
    <w:rsid w:val="00A909F2"/>
    <w:rsid w:val="00A90B1E"/>
    <w:rsid w:val="00A90BA8"/>
    <w:rsid w:val="00A91029"/>
    <w:rsid w:val="00A9189A"/>
    <w:rsid w:val="00A91B22"/>
    <w:rsid w:val="00A91CF8"/>
    <w:rsid w:val="00A92512"/>
    <w:rsid w:val="00A92851"/>
    <w:rsid w:val="00A936A2"/>
    <w:rsid w:val="00A94503"/>
    <w:rsid w:val="00A94E6C"/>
    <w:rsid w:val="00A95B0F"/>
    <w:rsid w:val="00A9649B"/>
    <w:rsid w:val="00A9713D"/>
    <w:rsid w:val="00AA11D8"/>
    <w:rsid w:val="00AA1A24"/>
    <w:rsid w:val="00AA2478"/>
    <w:rsid w:val="00AA2BBB"/>
    <w:rsid w:val="00AA2E49"/>
    <w:rsid w:val="00AA2E84"/>
    <w:rsid w:val="00AA3538"/>
    <w:rsid w:val="00AA3568"/>
    <w:rsid w:val="00AA3B72"/>
    <w:rsid w:val="00AA3F45"/>
    <w:rsid w:val="00AA4212"/>
    <w:rsid w:val="00AA4A4E"/>
    <w:rsid w:val="00AA4A5B"/>
    <w:rsid w:val="00AA4AB5"/>
    <w:rsid w:val="00AA4F2E"/>
    <w:rsid w:val="00AA506E"/>
    <w:rsid w:val="00AA56B8"/>
    <w:rsid w:val="00AA57DD"/>
    <w:rsid w:val="00AA593A"/>
    <w:rsid w:val="00AA5C6D"/>
    <w:rsid w:val="00AA5D7C"/>
    <w:rsid w:val="00AA609A"/>
    <w:rsid w:val="00AA6184"/>
    <w:rsid w:val="00AA63A9"/>
    <w:rsid w:val="00AA6D0C"/>
    <w:rsid w:val="00AA74C8"/>
    <w:rsid w:val="00AA7FCF"/>
    <w:rsid w:val="00AB009F"/>
    <w:rsid w:val="00AB053D"/>
    <w:rsid w:val="00AB057B"/>
    <w:rsid w:val="00AB0D39"/>
    <w:rsid w:val="00AB1A87"/>
    <w:rsid w:val="00AB2561"/>
    <w:rsid w:val="00AB27C7"/>
    <w:rsid w:val="00AB39B3"/>
    <w:rsid w:val="00AB40CA"/>
    <w:rsid w:val="00AB4150"/>
    <w:rsid w:val="00AB4914"/>
    <w:rsid w:val="00AB50EA"/>
    <w:rsid w:val="00AB5C20"/>
    <w:rsid w:val="00AB5CFA"/>
    <w:rsid w:val="00AB5F5A"/>
    <w:rsid w:val="00AB5F87"/>
    <w:rsid w:val="00AB64FE"/>
    <w:rsid w:val="00AB7524"/>
    <w:rsid w:val="00AB79A0"/>
    <w:rsid w:val="00AC02F6"/>
    <w:rsid w:val="00AC038A"/>
    <w:rsid w:val="00AC0489"/>
    <w:rsid w:val="00AC0ADA"/>
    <w:rsid w:val="00AC0AFD"/>
    <w:rsid w:val="00AC1060"/>
    <w:rsid w:val="00AC10F5"/>
    <w:rsid w:val="00AC164D"/>
    <w:rsid w:val="00AC1BE9"/>
    <w:rsid w:val="00AC23D2"/>
    <w:rsid w:val="00AC2B7F"/>
    <w:rsid w:val="00AC3401"/>
    <w:rsid w:val="00AC3FA1"/>
    <w:rsid w:val="00AC4327"/>
    <w:rsid w:val="00AC4A1E"/>
    <w:rsid w:val="00AC4F33"/>
    <w:rsid w:val="00AC567F"/>
    <w:rsid w:val="00AC5ED3"/>
    <w:rsid w:val="00AC663E"/>
    <w:rsid w:val="00AC7380"/>
    <w:rsid w:val="00AC7D25"/>
    <w:rsid w:val="00AD069F"/>
    <w:rsid w:val="00AD0A54"/>
    <w:rsid w:val="00AD0A6F"/>
    <w:rsid w:val="00AD0F8A"/>
    <w:rsid w:val="00AD11F1"/>
    <w:rsid w:val="00AD1489"/>
    <w:rsid w:val="00AD1AF0"/>
    <w:rsid w:val="00AD1BD8"/>
    <w:rsid w:val="00AD1BE4"/>
    <w:rsid w:val="00AD1CF1"/>
    <w:rsid w:val="00AD1EC4"/>
    <w:rsid w:val="00AD30CA"/>
    <w:rsid w:val="00AD3828"/>
    <w:rsid w:val="00AD3949"/>
    <w:rsid w:val="00AD464A"/>
    <w:rsid w:val="00AD49AF"/>
    <w:rsid w:val="00AD5ACE"/>
    <w:rsid w:val="00AD5D29"/>
    <w:rsid w:val="00AD772B"/>
    <w:rsid w:val="00AE189D"/>
    <w:rsid w:val="00AE18CC"/>
    <w:rsid w:val="00AE18D1"/>
    <w:rsid w:val="00AE1963"/>
    <w:rsid w:val="00AE1CB2"/>
    <w:rsid w:val="00AE24FC"/>
    <w:rsid w:val="00AE270A"/>
    <w:rsid w:val="00AE2A22"/>
    <w:rsid w:val="00AE2FDC"/>
    <w:rsid w:val="00AE341D"/>
    <w:rsid w:val="00AE397F"/>
    <w:rsid w:val="00AE3C69"/>
    <w:rsid w:val="00AE41D9"/>
    <w:rsid w:val="00AE4911"/>
    <w:rsid w:val="00AE5044"/>
    <w:rsid w:val="00AE53E9"/>
    <w:rsid w:val="00AE5920"/>
    <w:rsid w:val="00AE5A81"/>
    <w:rsid w:val="00AE5D6F"/>
    <w:rsid w:val="00AE5DA4"/>
    <w:rsid w:val="00AE60BE"/>
    <w:rsid w:val="00AE6566"/>
    <w:rsid w:val="00AE66FE"/>
    <w:rsid w:val="00AE6832"/>
    <w:rsid w:val="00AE7D4B"/>
    <w:rsid w:val="00AE7DA1"/>
    <w:rsid w:val="00AF049F"/>
    <w:rsid w:val="00AF05DB"/>
    <w:rsid w:val="00AF05ED"/>
    <w:rsid w:val="00AF0768"/>
    <w:rsid w:val="00AF14F3"/>
    <w:rsid w:val="00AF2016"/>
    <w:rsid w:val="00AF28C3"/>
    <w:rsid w:val="00AF2D86"/>
    <w:rsid w:val="00AF31D8"/>
    <w:rsid w:val="00AF39B4"/>
    <w:rsid w:val="00AF4646"/>
    <w:rsid w:val="00AF4818"/>
    <w:rsid w:val="00AF4CA2"/>
    <w:rsid w:val="00AF603B"/>
    <w:rsid w:val="00AF648B"/>
    <w:rsid w:val="00AF6758"/>
    <w:rsid w:val="00AF6894"/>
    <w:rsid w:val="00AF6F2B"/>
    <w:rsid w:val="00AF7775"/>
    <w:rsid w:val="00B000AC"/>
    <w:rsid w:val="00B00757"/>
    <w:rsid w:val="00B00AE3"/>
    <w:rsid w:val="00B014C3"/>
    <w:rsid w:val="00B01742"/>
    <w:rsid w:val="00B021EA"/>
    <w:rsid w:val="00B02BB6"/>
    <w:rsid w:val="00B02D7E"/>
    <w:rsid w:val="00B02DB9"/>
    <w:rsid w:val="00B04132"/>
    <w:rsid w:val="00B0425A"/>
    <w:rsid w:val="00B04325"/>
    <w:rsid w:val="00B043B3"/>
    <w:rsid w:val="00B044F8"/>
    <w:rsid w:val="00B048A0"/>
    <w:rsid w:val="00B05017"/>
    <w:rsid w:val="00B050B0"/>
    <w:rsid w:val="00B0519D"/>
    <w:rsid w:val="00B051B6"/>
    <w:rsid w:val="00B053E2"/>
    <w:rsid w:val="00B058AD"/>
    <w:rsid w:val="00B0673A"/>
    <w:rsid w:val="00B06FDA"/>
    <w:rsid w:val="00B07130"/>
    <w:rsid w:val="00B0744F"/>
    <w:rsid w:val="00B076E6"/>
    <w:rsid w:val="00B07AC2"/>
    <w:rsid w:val="00B07D63"/>
    <w:rsid w:val="00B10191"/>
    <w:rsid w:val="00B10338"/>
    <w:rsid w:val="00B10489"/>
    <w:rsid w:val="00B108B9"/>
    <w:rsid w:val="00B10C30"/>
    <w:rsid w:val="00B10DA1"/>
    <w:rsid w:val="00B10E70"/>
    <w:rsid w:val="00B10F05"/>
    <w:rsid w:val="00B118CB"/>
    <w:rsid w:val="00B12294"/>
    <w:rsid w:val="00B1235C"/>
    <w:rsid w:val="00B12586"/>
    <w:rsid w:val="00B1313F"/>
    <w:rsid w:val="00B132A9"/>
    <w:rsid w:val="00B13D67"/>
    <w:rsid w:val="00B14D89"/>
    <w:rsid w:val="00B15022"/>
    <w:rsid w:val="00B150E2"/>
    <w:rsid w:val="00B152F4"/>
    <w:rsid w:val="00B15BE4"/>
    <w:rsid w:val="00B15D19"/>
    <w:rsid w:val="00B1625E"/>
    <w:rsid w:val="00B16736"/>
    <w:rsid w:val="00B1684D"/>
    <w:rsid w:val="00B16AE8"/>
    <w:rsid w:val="00B177E8"/>
    <w:rsid w:val="00B17A6D"/>
    <w:rsid w:val="00B17E0B"/>
    <w:rsid w:val="00B17F6F"/>
    <w:rsid w:val="00B20113"/>
    <w:rsid w:val="00B20413"/>
    <w:rsid w:val="00B20501"/>
    <w:rsid w:val="00B20734"/>
    <w:rsid w:val="00B20AFE"/>
    <w:rsid w:val="00B2169D"/>
    <w:rsid w:val="00B216E3"/>
    <w:rsid w:val="00B21F81"/>
    <w:rsid w:val="00B22121"/>
    <w:rsid w:val="00B227F6"/>
    <w:rsid w:val="00B22DC3"/>
    <w:rsid w:val="00B22DE4"/>
    <w:rsid w:val="00B23196"/>
    <w:rsid w:val="00B23416"/>
    <w:rsid w:val="00B24704"/>
    <w:rsid w:val="00B24C04"/>
    <w:rsid w:val="00B24CE0"/>
    <w:rsid w:val="00B254F8"/>
    <w:rsid w:val="00B25739"/>
    <w:rsid w:val="00B25EE6"/>
    <w:rsid w:val="00B2667B"/>
    <w:rsid w:val="00B26B2C"/>
    <w:rsid w:val="00B272EC"/>
    <w:rsid w:val="00B27797"/>
    <w:rsid w:val="00B27826"/>
    <w:rsid w:val="00B30018"/>
    <w:rsid w:val="00B30710"/>
    <w:rsid w:val="00B307A4"/>
    <w:rsid w:val="00B30CF2"/>
    <w:rsid w:val="00B30E6B"/>
    <w:rsid w:val="00B30F6B"/>
    <w:rsid w:val="00B3106F"/>
    <w:rsid w:val="00B329E9"/>
    <w:rsid w:val="00B32CE5"/>
    <w:rsid w:val="00B3352B"/>
    <w:rsid w:val="00B342E3"/>
    <w:rsid w:val="00B344F9"/>
    <w:rsid w:val="00B34A86"/>
    <w:rsid w:val="00B35522"/>
    <w:rsid w:val="00B35618"/>
    <w:rsid w:val="00B35960"/>
    <w:rsid w:val="00B36279"/>
    <w:rsid w:val="00B36376"/>
    <w:rsid w:val="00B367E3"/>
    <w:rsid w:val="00B36B13"/>
    <w:rsid w:val="00B36CE3"/>
    <w:rsid w:val="00B371CA"/>
    <w:rsid w:val="00B37358"/>
    <w:rsid w:val="00B3753D"/>
    <w:rsid w:val="00B403ED"/>
    <w:rsid w:val="00B40996"/>
    <w:rsid w:val="00B40C4F"/>
    <w:rsid w:val="00B40D0A"/>
    <w:rsid w:val="00B40D95"/>
    <w:rsid w:val="00B41170"/>
    <w:rsid w:val="00B411E7"/>
    <w:rsid w:val="00B4149A"/>
    <w:rsid w:val="00B4192E"/>
    <w:rsid w:val="00B423E8"/>
    <w:rsid w:val="00B423E9"/>
    <w:rsid w:val="00B43CDE"/>
    <w:rsid w:val="00B4409C"/>
    <w:rsid w:val="00B44742"/>
    <w:rsid w:val="00B44F60"/>
    <w:rsid w:val="00B45091"/>
    <w:rsid w:val="00B4524F"/>
    <w:rsid w:val="00B458EB"/>
    <w:rsid w:val="00B45A5E"/>
    <w:rsid w:val="00B45D79"/>
    <w:rsid w:val="00B46151"/>
    <w:rsid w:val="00B50077"/>
    <w:rsid w:val="00B50D0C"/>
    <w:rsid w:val="00B50F95"/>
    <w:rsid w:val="00B51154"/>
    <w:rsid w:val="00B519C8"/>
    <w:rsid w:val="00B519D9"/>
    <w:rsid w:val="00B51FD2"/>
    <w:rsid w:val="00B521A2"/>
    <w:rsid w:val="00B52A28"/>
    <w:rsid w:val="00B52C0F"/>
    <w:rsid w:val="00B52E30"/>
    <w:rsid w:val="00B54100"/>
    <w:rsid w:val="00B5416D"/>
    <w:rsid w:val="00B54542"/>
    <w:rsid w:val="00B5485D"/>
    <w:rsid w:val="00B54E3A"/>
    <w:rsid w:val="00B551B2"/>
    <w:rsid w:val="00B554B5"/>
    <w:rsid w:val="00B563BB"/>
    <w:rsid w:val="00B564D7"/>
    <w:rsid w:val="00B56A3B"/>
    <w:rsid w:val="00B56C51"/>
    <w:rsid w:val="00B56C8D"/>
    <w:rsid w:val="00B574DA"/>
    <w:rsid w:val="00B6122F"/>
    <w:rsid w:val="00B61FA7"/>
    <w:rsid w:val="00B6222A"/>
    <w:rsid w:val="00B632A0"/>
    <w:rsid w:val="00B635AD"/>
    <w:rsid w:val="00B63906"/>
    <w:rsid w:val="00B63936"/>
    <w:rsid w:val="00B6436A"/>
    <w:rsid w:val="00B6448C"/>
    <w:rsid w:val="00B64735"/>
    <w:rsid w:val="00B64D81"/>
    <w:rsid w:val="00B64E46"/>
    <w:rsid w:val="00B65043"/>
    <w:rsid w:val="00B6563F"/>
    <w:rsid w:val="00B662A0"/>
    <w:rsid w:val="00B66363"/>
    <w:rsid w:val="00B66677"/>
    <w:rsid w:val="00B67E14"/>
    <w:rsid w:val="00B67EF7"/>
    <w:rsid w:val="00B67F15"/>
    <w:rsid w:val="00B71212"/>
    <w:rsid w:val="00B7137D"/>
    <w:rsid w:val="00B71A8E"/>
    <w:rsid w:val="00B71D22"/>
    <w:rsid w:val="00B71DCB"/>
    <w:rsid w:val="00B7213E"/>
    <w:rsid w:val="00B738E6"/>
    <w:rsid w:val="00B73AFB"/>
    <w:rsid w:val="00B73C5C"/>
    <w:rsid w:val="00B73E02"/>
    <w:rsid w:val="00B740DE"/>
    <w:rsid w:val="00B7465C"/>
    <w:rsid w:val="00B74B1E"/>
    <w:rsid w:val="00B750E1"/>
    <w:rsid w:val="00B755BF"/>
    <w:rsid w:val="00B7575E"/>
    <w:rsid w:val="00B76603"/>
    <w:rsid w:val="00B76D78"/>
    <w:rsid w:val="00B76DB4"/>
    <w:rsid w:val="00B76E18"/>
    <w:rsid w:val="00B77990"/>
    <w:rsid w:val="00B779C2"/>
    <w:rsid w:val="00B77C56"/>
    <w:rsid w:val="00B8079C"/>
    <w:rsid w:val="00B80B9E"/>
    <w:rsid w:val="00B81583"/>
    <w:rsid w:val="00B816D9"/>
    <w:rsid w:val="00B81D00"/>
    <w:rsid w:val="00B81FED"/>
    <w:rsid w:val="00B82BEF"/>
    <w:rsid w:val="00B82CAE"/>
    <w:rsid w:val="00B82D33"/>
    <w:rsid w:val="00B8326F"/>
    <w:rsid w:val="00B83275"/>
    <w:rsid w:val="00B83551"/>
    <w:rsid w:val="00B83B47"/>
    <w:rsid w:val="00B83D88"/>
    <w:rsid w:val="00B842A0"/>
    <w:rsid w:val="00B84668"/>
    <w:rsid w:val="00B8484E"/>
    <w:rsid w:val="00B84D7F"/>
    <w:rsid w:val="00B85995"/>
    <w:rsid w:val="00B85DDE"/>
    <w:rsid w:val="00B870F6"/>
    <w:rsid w:val="00B872E6"/>
    <w:rsid w:val="00B87E66"/>
    <w:rsid w:val="00B90267"/>
    <w:rsid w:val="00B91B07"/>
    <w:rsid w:val="00B922FF"/>
    <w:rsid w:val="00B92D52"/>
    <w:rsid w:val="00B9373B"/>
    <w:rsid w:val="00B93ABD"/>
    <w:rsid w:val="00B93D00"/>
    <w:rsid w:val="00B944E0"/>
    <w:rsid w:val="00B94AF5"/>
    <w:rsid w:val="00B95058"/>
    <w:rsid w:val="00B954E7"/>
    <w:rsid w:val="00B9550B"/>
    <w:rsid w:val="00B9591C"/>
    <w:rsid w:val="00B9701F"/>
    <w:rsid w:val="00B973D9"/>
    <w:rsid w:val="00B97570"/>
    <w:rsid w:val="00B97B35"/>
    <w:rsid w:val="00BA065E"/>
    <w:rsid w:val="00BA090E"/>
    <w:rsid w:val="00BA0C19"/>
    <w:rsid w:val="00BA115D"/>
    <w:rsid w:val="00BA11C0"/>
    <w:rsid w:val="00BA1551"/>
    <w:rsid w:val="00BA1928"/>
    <w:rsid w:val="00BA1E3E"/>
    <w:rsid w:val="00BA247D"/>
    <w:rsid w:val="00BA2490"/>
    <w:rsid w:val="00BA26C1"/>
    <w:rsid w:val="00BA39E5"/>
    <w:rsid w:val="00BA39EE"/>
    <w:rsid w:val="00BA3A96"/>
    <w:rsid w:val="00BA5200"/>
    <w:rsid w:val="00BA5B93"/>
    <w:rsid w:val="00BA5FB7"/>
    <w:rsid w:val="00BA6198"/>
    <w:rsid w:val="00BA64EF"/>
    <w:rsid w:val="00BA6668"/>
    <w:rsid w:val="00BA677B"/>
    <w:rsid w:val="00BA6C2B"/>
    <w:rsid w:val="00BA72E5"/>
    <w:rsid w:val="00BA736B"/>
    <w:rsid w:val="00BA7AC5"/>
    <w:rsid w:val="00BB02AE"/>
    <w:rsid w:val="00BB1040"/>
    <w:rsid w:val="00BB1F66"/>
    <w:rsid w:val="00BB29BF"/>
    <w:rsid w:val="00BB370C"/>
    <w:rsid w:val="00BB3A20"/>
    <w:rsid w:val="00BB4A5C"/>
    <w:rsid w:val="00BB4DB1"/>
    <w:rsid w:val="00BB4F36"/>
    <w:rsid w:val="00BB50D9"/>
    <w:rsid w:val="00BB6AD1"/>
    <w:rsid w:val="00BB6DF1"/>
    <w:rsid w:val="00BB7BB9"/>
    <w:rsid w:val="00BB7C79"/>
    <w:rsid w:val="00BB7CD6"/>
    <w:rsid w:val="00BC005B"/>
    <w:rsid w:val="00BC03C2"/>
    <w:rsid w:val="00BC207B"/>
    <w:rsid w:val="00BC20E1"/>
    <w:rsid w:val="00BC2563"/>
    <w:rsid w:val="00BC2B12"/>
    <w:rsid w:val="00BC303F"/>
    <w:rsid w:val="00BC3CD0"/>
    <w:rsid w:val="00BC406B"/>
    <w:rsid w:val="00BC4473"/>
    <w:rsid w:val="00BC46C9"/>
    <w:rsid w:val="00BC472D"/>
    <w:rsid w:val="00BC4DB4"/>
    <w:rsid w:val="00BC5520"/>
    <w:rsid w:val="00BC683D"/>
    <w:rsid w:val="00BC6A3C"/>
    <w:rsid w:val="00BC6C05"/>
    <w:rsid w:val="00BC7040"/>
    <w:rsid w:val="00BC7A60"/>
    <w:rsid w:val="00BC7D3A"/>
    <w:rsid w:val="00BD0BAC"/>
    <w:rsid w:val="00BD17EA"/>
    <w:rsid w:val="00BD2275"/>
    <w:rsid w:val="00BD23FE"/>
    <w:rsid w:val="00BD2769"/>
    <w:rsid w:val="00BD2B94"/>
    <w:rsid w:val="00BD30B5"/>
    <w:rsid w:val="00BD3210"/>
    <w:rsid w:val="00BD3C6E"/>
    <w:rsid w:val="00BD3F5E"/>
    <w:rsid w:val="00BD4E9A"/>
    <w:rsid w:val="00BD4EBD"/>
    <w:rsid w:val="00BD564F"/>
    <w:rsid w:val="00BD56B2"/>
    <w:rsid w:val="00BD5ED4"/>
    <w:rsid w:val="00BD6074"/>
    <w:rsid w:val="00BD6108"/>
    <w:rsid w:val="00BD646D"/>
    <w:rsid w:val="00BD6742"/>
    <w:rsid w:val="00BD6951"/>
    <w:rsid w:val="00BD69C8"/>
    <w:rsid w:val="00BD7144"/>
    <w:rsid w:val="00BD78A7"/>
    <w:rsid w:val="00BD7964"/>
    <w:rsid w:val="00BE005B"/>
    <w:rsid w:val="00BE05B4"/>
    <w:rsid w:val="00BE0C78"/>
    <w:rsid w:val="00BE1866"/>
    <w:rsid w:val="00BE194C"/>
    <w:rsid w:val="00BE1D40"/>
    <w:rsid w:val="00BE26C3"/>
    <w:rsid w:val="00BE2E04"/>
    <w:rsid w:val="00BE2E7F"/>
    <w:rsid w:val="00BE3742"/>
    <w:rsid w:val="00BE3844"/>
    <w:rsid w:val="00BE4454"/>
    <w:rsid w:val="00BE4EB1"/>
    <w:rsid w:val="00BE5803"/>
    <w:rsid w:val="00BE5E5B"/>
    <w:rsid w:val="00BE5E7D"/>
    <w:rsid w:val="00BE5FE1"/>
    <w:rsid w:val="00BE62FD"/>
    <w:rsid w:val="00BE6D48"/>
    <w:rsid w:val="00BE6E45"/>
    <w:rsid w:val="00BE778D"/>
    <w:rsid w:val="00BF187F"/>
    <w:rsid w:val="00BF18AD"/>
    <w:rsid w:val="00BF1BFD"/>
    <w:rsid w:val="00BF2235"/>
    <w:rsid w:val="00BF2454"/>
    <w:rsid w:val="00BF3A4B"/>
    <w:rsid w:val="00BF4127"/>
    <w:rsid w:val="00BF46DF"/>
    <w:rsid w:val="00BF46E6"/>
    <w:rsid w:val="00BF4807"/>
    <w:rsid w:val="00BF48E3"/>
    <w:rsid w:val="00BF4A25"/>
    <w:rsid w:val="00BF5056"/>
    <w:rsid w:val="00BF562E"/>
    <w:rsid w:val="00BF58EB"/>
    <w:rsid w:val="00BF5CB6"/>
    <w:rsid w:val="00BF655D"/>
    <w:rsid w:val="00BF6F09"/>
    <w:rsid w:val="00C00C65"/>
    <w:rsid w:val="00C00F76"/>
    <w:rsid w:val="00C0127A"/>
    <w:rsid w:val="00C01BD6"/>
    <w:rsid w:val="00C021C5"/>
    <w:rsid w:val="00C02473"/>
    <w:rsid w:val="00C02907"/>
    <w:rsid w:val="00C02A4E"/>
    <w:rsid w:val="00C03C3B"/>
    <w:rsid w:val="00C043FF"/>
    <w:rsid w:val="00C04E77"/>
    <w:rsid w:val="00C0596F"/>
    <w:rsid w:val="00C05CD1"/>
    <w:rsid w:val="00C062BB"/>
    <w:rsid w:val="00C07922"/>
    <w:rsid w:val="00C07D67"/>
    <w:rsid w:val="00C106F6"/>
    <w:rsid w:val="00C108E4"/>
    <w:rsid w:val="00C11C4E"/>
    <w:rsid w:val="00C126C3"/>
    <w:rsid w:val="00C12C9E"/>
    <w:rsid w:val="00C13A4A"/>
    <w:rsid w:val="00C13DFD"/>
    <w:rsid w:val="00C141A2"/>
    <w:rsid w:val="00C14C4A"/>
    <w:rsid w:val="00C15578"/>
    <w:rsid w:val="00C15B71"/>
    <w:rsid w:val="00C15C23"/>
    <w:rsid w:val="00C15CA2"/>
    <w:rsid w:val="00C15EF7"/>
    <w:rsid w:val="00C15F86"/>
    <w:rsid w:val="00C16262"/>
    <w:rsid w:val="00C169D1"/>
    <w:rsid w:val="00C16A98"/>
    <w:rsid w:val="00C17B1F"/>
    <w:rsid w:val="00C17E8F"/>
    <w:rsid w:val="00C2006B"/>
    <w:rsid w:val="00C20D2B"/>
    <w:rsid w:val="00C211FD"/>
    <w:rsid w:val="00C22D60"/>
    <w:rsid w:val="00C23F5E"/>
    <w:rsid w:val="00C24746"/>
    <w:rsid w:val="00C247E2"/>
    <w:rsid w:val="00C24DFE"/>
    <w:rsid w:val="00C24EE9"/>
    <w:rsid w:val="00C252F6"/>
    <w:rsid w:val="00C25527"/>
    <w:rsid w:val="00C2552C"/>
    <w:rsid w:val="00C25B74"/>
    <w:rsid w:val="00C2656B"/>
    <w:rsid w:val="00C2695C"/>
    <w:rsid w:val="00C3020F"/>
    <w:rsid w:val="00C30663"/>
    <w:rsid w:val="00C30C86"/>
    <w:rsid w:val="00C31816"/>
    <w:rsid w:val="00C3183E"/>
    <w:rsid w:val="00C31874"/>
    <w:rsid w:val="00C31A98"/>
    <w:rsid w:val="00C32829"/>
    <w:rsid w:val="00C33406"/>
    <w:rsid w:val="00C341F2"/>
    <w:rsid w:val="00C342BD"/>
    <w:rsid w:val="00C34568"/>
    <w:rsid w:val="00C346DE"/>
    <w:rsid w:val="00C34D05"/>
    <w:rsid w:val="00C34FE7"/>
    <w:rsid w:val="00C3561F"/>
    <w:rsid w:val="00C35A1F"/>
    <w:rsid w:val="00C35D1D"/>
    <w:rsid w:val="00C36127"/>
    <w:rsid w:val="00C36C4D"/>
    <w:rsid w:val="00C40622"/>
    <w:rsid w:val="00C40A7C"/>
    <w:rsid w:val="00C4200E"/>
    <w:rsid w:val="00C420A8"/>
    <w:rsid w:val="00C42D5D"/>
    <w:rsid w:val="00C42D6A"/>
    <w:rsid w:val="00C42E57"/>
    <w:rsid w:val="00C433A7"/>
    <w:rsid w:val="00C434F0"/>
    <w:rsid w:val="00C437BB"/>
    <w:rsid w:val="00C44026"/>
    <w:rsid w:val="00C4552C"/>
    <w:rsid w:val="00C45C06"/>
    <w:rsid w:val="00C4605F"/>
    <w:rsid w:val="00C46E93"/>
    <w:rsid w:val="00C46F1C"/>
    <w:rsid w:val="00C47090"/>
    <w:rsid w:val="00C47A20"/>
    <w:rsid w:val="00C47CBE"/>
    <w:rsid w:val="00C47DC8"/>
    <w:rsid w:val="00C47DF3"/>
    <w:rsid w:val="00C5165A"/>
    <w:rsid w:val="00C5166A"/>
    <w:rsid w:val="00C517FA"/>
    <w:rsid w:val="00C520E2"/>
    <w:rsid w:val="00C521FE"/>
    <w:rsid w:val="00C531A1"/>
    <w:rsid w:val="00C53387"/>
    <w:rsid w:val="00C5342D"/>
    <w:rsid w:val="00C535A1"/>
    <w:rsid w:val="00C542FB"/>
    <w:rsid w:val="00C5437A"/>
    <w:rsid w:val="00C54C26"/>
    <w:rsid w:val="00C54CF3"/>
    <w:rsid w:val="00C54D3B"/>
    <w:rsid w:val="00C551EC"/>
    <w:rsid w:val="00C553E7"/>
    <w:rsid w:val="00C5553F"/>
    <w:rsid w:val="00C56273"/>
    <w:rsid w:val="00C56630"/>
    <w:rsid w:val="00C566A3"/>
    <w:rsid w:val="00C56FB5"/>
    <w:rsid w:val="00C572FC"/>
    <w:rsid w:val="00C57454"/>
    <w:rsid w:val="00C60580"/>
    <w:rsid w:val="00C60C62"/>
    <w:rsid w:val="00C619F9"/>
    <w:rsid w:val="00C61BB9"/>
    <w:rsid w:val="00C620A9"/>
    <w:rsid w:val="00C627A4"/>
    <w:rsid w:val="00C627F6"/>
    <w:rsid w:val="00C62811"/>
    <w:rsid w:val="00C630AA"/>
    <w:rsid w:val="00C632D6"/>
    <w:rsid w:val="00C63399"/>
    <w:rsid w:val="00C638EB"/>
    <w:rsid w:val="00C658A3"/>
    <w:rsid w:val="00C6663C"/>
    <w:rsid w:val="00C666F3"/>
    <w:rsid w:val="00C66F5A"/>
    <w:rsid w:val="00C67382"/>
    <w:rsid w:val="00C67AC8"/>
    <w:rsid w:val="00C67DCA"/>
    <w:rsid w:val="00C70389"/>
    <w:rsid w:val="00C7058C"/>
    <w:rsid w:val="00C709B6"/>
    <w:rsid w:val="00C70C52"/>
    <w:rsid w:val="00C70E8E"/>
    <w:rsid w:val="00C71F98"/>
    <w:rsid w:val="00C72305"/>
    <w:rsid w:val="00C72511"/>
    <w:rsid w:val="00C7270D"/>
    <w:rsid w:val="00C7308D"/>
    <w:rsid w:val="00C73715"/>
    <w:rsid w:val="00C73892"/>
    <w:rsid w:val="00C741E4"/>
    <w:rsid w:val="00C74387"/>
    <w:rsid w:val="00C744EC"/>
    <w:rsid w:val="00C75F65"/>
    <w:rsid w:val="00C7624C"/>
    <w:rsid w:val="00C76305"/>
    <w:rsid w:val="00C765F0"/>
    <w:rsid w:val="00C76709"/>
    <w:rsid w:val="00C76D8E"/>
    <w:rsid w:val="00C76DCD"/>
    <w:rsid w:val="00C76E42"/>
    <w:rsid w:val="00C7741A"/>
    <w:rsid w:val="00C77F6B"/>
    <w:rsid w:val="00C8276E"/>
    <w:rsid w:val="00C8281A"/>
    <w:rsid w:val="00C829A5"/>
    <w:rsid w:val="00C82C03"/>
    <w:rsid w:val="00C83E84"/>
    <w:rsid w:val="00C8436D"/>
    <w:rsid w:val="00C84461"/>
    <w:rsid w:val="00C85C94"/>
    <w:rsid w:val="00C85D9A"/>
    <w:rsid w:val="00C860EB"/>
    <w:rsid w:val="00C8616E"/>
    <w:rsid w:val="00C86284"/>
    <w:rsid w:val="00C8642C"/>
    <w:rsid w:val="00C86A58"/>
    <w:rsid w:val="00C87110"/>
    <w:rsid w:val="00C875D3"/>
    <w:rsid w:val="00C876D7"/>
    <w:rsid w:val="00C879A3"/>
    <w:rsid w:val="00C87EE1"/>
    <w:rsid w:val="00C87EEB"/>
    <w:rsid w:val="00C900BF"/>
    <w:rsid w:val="00C9019F"/>
    <w:rsid w:val="00C90A11"/>
    <w:rsid w:val="00C90F21"/>
    <w:rsid w:val="00C91387"/>
    <w:rsid w:val="00C914A7"/>
    <w:rsid w:val="00C91B87"/>
    <w:rsid w:val="00C928ED"/>
    <w:rsid w:val="00C92BEE"/>
    <w:rsid w:val="00C92E15"/>
    <w:rsid w:val="00C932A5"/>
    <w:rsid w:val="00C93337"/>
    <w:rsid w:val="00C943A5"/>
    <w:rsid w:val="00C94D06"/>
    <w:rsid w:val="00C94D4B"/>
    <w:rsid w:val="00C9515E"/>
    <w:rsid w:val="00C9546A"/>
    <w:rsid w:val="00C95C87"/>
    <w:rsid w:val="00C95DCE"/>
    <w:rsid w:val="00C96140"/>
    <w:rsid w:val="00C96D50"/>
    <w:rsid w:val="00C96D5F"/>
    <w:rsid w:val="00C97106"/>
    <w:rsid w:val="00C97D8D"/>
    <w:rsid w:val="00CA077C"/>
    <w:rsid w:val="00CA07F6"/>
    <w:rsid w:val="00CA09CD"/>
    <w:rsid w:val="00CA0E9C"/>
    <w:rsid w:val="00CA0FDA"/>
    <w:rsid w:val="00CA1279"/>
    <w:rsid w:val="00CA14F7"/>
    <w:rsid w:val="00CA18DE"/>
    <w:rsid w:val="00CA2093"/>
    <w:rsid w:val="00CA23B1"/>
    <w:rsid w:val="00CA23BE"/>
    <w:rsid w:val="00CA2653"/>
    <w:rsid w:val="00CA2A94"/>
    <w:rsid w:val="00CA2CFE"/>
    <w:rsid w:val="00CA3186"/>
    <w:rsid w:val="00CA338C"/>
    <w:rsid w:val="00CA3A9F"/>
    <w:rsid w:val="00CA3B28"/>
    <w:rsid w:val="00CA3E68"/>
    <w:rsid w:val="00CA4375"/>
    <w:rsid w:val="00CA4757"/>
    <w:rsid w:val="00CA485A"/>
    <w:rsid w:val="00CA4B43"/>
    <w:rsid w:val="00CA4F74"/>
    <w:rsid w:val="00CA4F87"/>
    <w:rsid w:val="00CA56BA"/>
    <w:rsid w:val="00CA57DC"/>
    <w:rsid w:val="00CA5823"/>
    <w:rsid w:val="00CA5908"/>
    <w:rsid w:val="00CA5A7A"/>
    <w:rsid w:val="00CA5B93"/>
    <w:rsid w:val="00CA6546"/>
    <w:rsid w:val="00CA6A0E"/>
    <w:rsid w:val="00CA6A97"/>
    <w:rsid w:val="00CA6CFD"/>
    <w:rsid w:val="00CA7363"/>
    <w:rsid w:val="00CA7590"/>
    <w:rsid w:val="00CA7A84"/>
    <w:rsid w:val="00CA7C35"/>
    <w:rsid w:val="00CB0BD6"/>
    <w:rsid w:val="00CB12D5"/>
    <w:rsid w:val="00CB177F"/>
    <w:rsid w:val="00CB1BB7"/>
    <w:rsid w:val="00CB2016"/>
    <w:rsid w:val="00CB21D5"/>
    <w:rsid w:val="00CB2552"/>
    <w:rsid w:val="00CB2BBC"/>
    <w:rsid w:val="00CB2D2D"/>
    <w:rsid w:val="00CB2DD2"/>
    <w:rsid w:val="00CB2E21"/>
    <w:rsid w:val="00CB38CA"/>
    <w:rsid w:val="00CB3A4F"/>
    <w:rsid w:val="00CB3A6E"/>
    <w:rsid w:val="00CB4020"/>
    <w:rsid w:val="00CB48D7"/>
    <w:rsid w:val="00CB4C4B"/>
    <w:rsid w:val="00CB52D4"/>
    <w:rsid w:val="00CB5773"/>
    <w:rsid w:val="00CB5D4C"/>
    <w:rsid w:val="00CB6392"/>
    <w:rsid w:val="00CB6679"/>
    <w:rsid w:val="00CB68EB"/>
    <w:rsid w:val="00CB698A"/>
    <w:rsid w:val="00CB726C"/>
    <w:rsid w:val="00CB7720"/>
    <w:rsid w:val="00CC089A"/>
    <w:rsid w:val="00CC09FE"/>
    <w:rsid w:val="00CC13CD"/>
    <w:rsid w:val="00CC19E4"/>
    <w:rsid w:val="00CC1A63"/>
    <w:rsid w:val="00CC1B31"/>
    <w:rsid w:val="00CC2C2A"/>
    <w:rsid w:val="00CC44CF"/>
    <w:rsid w:val="00CC4AF5"/>
    <w:rsid w:val="00CC4C50"/>
    <w:rsid w:val="00CC524B"/>
    <w:rsid w:val="00CC534E"/>
    <w:rsid w:val="00CC536A"/>
    <w:rsid w:val="00CC5AAB"/>
    <w:rsid w:val="00CC65DD"/>
    <w:rsid w:val="00CC69EA"/>
    <w:rsid w:val="00CC7138"/>
    <w:rsid w:val="00CC72C0"/>
    <w:rsid w:val="00CC7561"/>
    <w:rsid w:val="00CC7D0F"/>
    <w:rsid w:val="00CC7F30"/>
    <w:rsid w:val="00CD0686"/>
    <w:rsid w:val="00CD089D"/>
    <w:rsid w:val="00CD08EB"/>
    <w:rsid w:val="00CD0DA7"/>
    <w:rsid w:val="00CD104D"/>
    <w:rsid w:val="00CD106F"/>
    <w:rsid w:val="00CD10DC"/>
    <w:rsid w:val="00CD17DC"/>
    <w:rsid w:val="00CD2B8C"/>
    <w:rsid w:val="00CD2FBD"/>
    <w:rsid w:val="00CD304C"/>
    <w:rsid w:val="00CD375D"/>
    <w:rsid w:val="00CD3932"/>
    <w:rsid w:val="00CD3DEC"/>
    <w:rsid w:val="00CD3E92"/>
    <w:rsid w:val="00CD41C8"/>
    <w:rsid w:val="00CD438F"/>
    <w:rsid w:val="00CD43E5"/>
    <w:rsid w:val="00CD48FE"/>
    <w:rsid w:val="00CD5EBE"/>
    <w:rsid w:val="00CD662E"/>
    <w:rsid w:val="00CD7126"/>
    <w:rsid w:val="00CD76D6"/>
    <w:rsid w:val="00CD784A"/>
    <w:rsid w:val="00CD7961"/>
    <w:rsid w:val="00CD79A2"/>
    <w:rsid w:val="00CD7FE7"/>
    <w:rsid w:val="00CE00C0"/>
    <w:rsid w:val="00CE1135"/>
    <w:rsid w:val="00CE1787"/>
    <w:rsid w:val="00CE2236"/>
    <w:rsid w:val="00CE2741"/>
    <w:rsid w:val="00CE2AB3"/>
    <w:rsid w:val="00CE34AF"/>
    <w:rsid w:val="00CE3653"/>
    <w:rsid w:val="00CE3890"/>
    <w:rsid w:val="00CE48DB"/>
    <w:rsid w:val="00CE4C9F"/>
    <w:rsid w:val="00CE4E66"/>
    <w:rsid w:val="00CE5154"/>
    <w:rsid w:val="00CE63F7"/>
    <w:rsid w:val="00CE78D6"/>
    <w:rsid w:val="00CE79F0"/>
    <w:rsid w:val="00CF001A"/>
    <w:rsid w:val="00CF0105"/>
    <w:rsid w:val="00CF055A"/>
    <w:rsid w:val="00CF0684"/>
    <w:rsid w:val="00CF0DC5"/>
    <w:rsid w:val="00CF1132"/>
    <w:rsid w:val="00CF121F"/>
    <w:rsid w:val="00CF13BD"/>
    <w:rsid w:val="00CF1C0A"/>
    <w:rsid w:val="00CF2490"/>
    <w:rsid w:val="00CF2C21"/>
    <w:rsid w:val="00CF2E78"/>
    <w:rsid w:val="00CF2FC5"/>
    <w:rsid w:val="00CF3333"/>
    <w:rsid w:val="00CF3DAB"/>
    <w:rsid w:val="00CF3F1E"/>
    <w:rsid w:val="00CF40DB"/>
    <w:rsid w:val="00CF441F"/>
    <w:rsid w:val="00CF443E"/>
    <w:rsid w:val="00CF60B4"/>
    <w:rsid w:val="00CF648B"/>
    <w:rsid w:val="00CF6591"/>
    <w:rsid w:val="00CF6903"/>
    <w:rsid w:val="00CF71C7"/>
    <w:rsid w:val="00CF77F2"/>
    <w:rsid w:val="00CF7F27"/>
    <w:rsid w:val="00D00BDC"/>
    <w:rsid w:val="00D00D4D"/>
    <w:rsid w:val="00D01C30"/>
    <w:rsid w:val="00D01C6A"/>
    <w:rsid w:val="00D0270B"/>
    <w:rsid w:val="00D03125"/>
    <w:rsid w:val="00D03724"/>
    <w:rsid w:val="00D03F1C"/>
    <w:rsid w:val="00D043D1"/>
    <w:rsid w:val="00D0468E"/>
    <w:rsid w:val="00D05A5D"/>
    <w:rsid w:val="00D05E13"/>
    <w:rsid w:val="00D05ECB"/>
    <w:rsid w:val="00D06013"/>
    <w:rsid w:val="00D07157"/>
    <w:rsid w:val="00D07537"/>
    <w:rsid w:val="00D076B7"/>
    <w:rsid w:val="00D07DB8"/>
    <w:rsid w:val="00D10508"/>
    <w:rsid w:val="00D1067A"/>
    <w:rsid w:val="00D10F8B"/>
    <w:rsid w:val="00D11276"/>
    <w:rsid w:val="00D11EF3"/>
    <w:rsid w:val="00D11FBD"/>
    <w:rsid w:val="00D12813"/>
    <w:rsid w:val="00D12F18"/>
    <w:rsid w:val="00D13781"/>
    <w:rsid w:val="00D13C2D"/>
    <w:rsid w:val="00D140CC"/>
    <w:rsid w:val="00D14399"/>
    <w:rsid w:val="00D143C5"/>
    <w:rsid w:val="00D14660"/>
    <w:rsid w:val="00D14861"/>
    <w:rsid w:val="00D1501C"/>
    <w:rsid w:val="00D1503C"/>
    <w:rsid w:val="00D15184"/>
    <w:rsid w:val="00D15403"/>
    <w:rsid w:val="00D15472"/>
    <w:rsid w:val="00D158CB"/>
    <w:rsid w:val="00D1597F"/>
    <w:rsid w:val="00D1626F"/>
    <w:rsid w:val="00D162A3"/>
    <w:rsid w:val="00D169EB"/>
    <w:rsid w:val="00D16C69"/>
    <w:rsid w:val="00D170AF"/>
    <w:rsid w:val="00D173DF"/>
    <w:rsid w:val="00D17BB5"/>
    <w:rsid w:val="00D20AC0"/>
    <w:rsid w:val="00D20F29"/>
    <w:rsid w:val="00D2109B"/>
    <w:rsid w:val="00D21360"/>
    <w:rsid w:val="00D21438"/>
    <w:rsid w:val="00D216A8"/>
    <w:rsid w:val="00D21963"/>
    <w:rsid w:val="00D21F03"/>
    <w:rsid w:val="00D221D6"/>
    <w:rsid w:val="00D225A9"/>
    <w:rsid w:val="00D22EB2"/>
    <w:rsid w:val="00D2357E"/>
    <w:rsid w:val="00D2483F"/>
    <w:rsid w:val="00D24901"/>
    <w:rsid w:val="00D2497E"/>
    <w:rsid w:val="00D24D9D"/>
    <w:rsid w:val="00D24EF6"/>
    <w:rsid w:val="00D260A7"/>
    <w:rsid w:val="00D26535"/>
    <w:rsid w:val="00D27803"/>
    <w:rsid w:val="00D27826"/>
    <w:rsid w:val="00D3056E"/>
    <w:rsid w:val="00D30964"/>
    <w:rsid w:val="00D3116E"/>
    <w:rsid w:val="00D312C1"/>
    <w:rsid w:val="00D312C2"/>
    <w:rsid w:val="00D31C15"/>
    <w:rsid w:val="00D31D74"/>
    <w:rsid w:val="00D32435"/>
    <w:rsid w:val="00D3295F"/>
    <w:rsid w:val="00D32F21"/>
    <w:rsid w:val="00D332C8"/>
    <w:rsid w:val="00D33AF3"/>
    <w:rsid w:val="00D34096"/>
    <w:rsid w:val="00D347D3"/>
    <w:rsid w:val="00D35046"/>
    <w:rsid w:val="00D35DF2"/>
    <w:rsid w:val="00D36548"/>
    <w:rsid w:val="00D36EB8"/>
    <w:rsid w:val="00D40249"/>
    <w:rsid w:val="00D40442"/>
    <w:rsid w:val="00D417A1"/>
    <w:rsid w:val="00D41BD5"/>
    <w:rsid w:val="00D423F5"/>
    <w:rsid w:val="00D4344B"/>
    <w:rsid w:val="00D439C2"/>
    <w:rsid w:val="00D439D1"/>
    <w:rsid w:val="00D4400E"/>
    <w:rsid w:val="00D44E5A"/>
    <w:rsid w:val="00D45D4C"/>
    <w:rsid w:val="00D4604E"/>
    <w:rsid w:val="00D46156"/>
    <w:rsid w:val="00D46625"/>
    <w:rsid w:val="00D50A00"/>
    <w:rsid w:val="00D50B96"/>
    <w:rsid w:val="00D51517"/>
    <w:rsid w:val="00D515CF"/>
    <w:rsid w:val="00D516BC"/>
    <w:rsid w:val="00D51AFA"/>
    <w:rsid w:val="00D51F16"/>
    <w:rsid w:val="00D51FDD"/>
    <w:rsid w:val="00D52021"/>
    <w:rsid w:val="00D5276E"/>
    <w:rsid w:val="00D52EC9"/>
    <w:rsid w:val="00D5301E"/>
    <w:rsid w:val="00D53940"/>
    <w:rsid w:val="00D539CC"/>
    <w:rsid w:val="00D53B6C"/>
    <w:rsid w:val="00D54043"/>
    <w:rsid w:val="00D5454E"/>
    <w:rsid w:val="00D54A87"/>
    <w:rsid w:val="00D552DD"/>
    <w:rsid w:val="00D55E12"/>
    <w:rsid w:val="00D566B7"/>
    <w:rsid w:val="00D56C2D"/>
    <w:rsid w:val="00D57067"/>
    <w:rsid w:val="00D573EE"/>
    <w:rsid w:val="00D57C12"/>
    <w:rsid w:val="00D6015D"/>
    <w:rsid w:val="00D60C4B"/>
    <w:rsid w:val="00D612EE"/>
    <w:rsid w:val="00D61729"/>
    <w:rsid w:val="00D61855"/>
    <w:rsid w:val="00D619F9"/>
    <w:rsid w:val="00D61A7F"/>
    <w:rsid w:val="00D61F59"/>
    <w:rsid w:val="00D61FB4"/>
    <w:rsid w:val="00D624C4"/>
    <w:rsid w:val="00D63077"/>
    <w:rsid w:val="00D63097"/>
    <w:rsid w:val="00D633DF"/>
    <w:rsid w:val="00D63EB1"/>
    <w:rsid w:val="00D64039"/>
    <w:rsid w:val="00D64295"/>
    <w:rsid w:val="00D64614"/>
    <w:rsid w:val="00D647D9"/>
    <w:rsid w:val="00D64895"/>
    <w:rsid w:val="00D64BC9"/>
    <w:rsid w:val="00D65185"/>
    <w:rsid w:val="00D65443"/>
    <w:rsid w:val="00D6603F"/>
    <w:rsid w:val="00D663A5"/>
    <w:rsid w:val="00D66576"/>
    <w:rsid w:val="00D66585"/>
    <w:rsid w:val="00D669F5"/>
    <w:rsid w:val="00D66E81"/>
    <w:rsid w:val="00D66F50"/>
    <w:rsid w:val="00D67AC6"/>
    <w:rsid w:val="00D67B51"/>
    <w:rsid w:val="00D70839"/>
    <w:rsid w:val="00D709DA"/>
    <w:rsid w:val="00D716A6"/>
    <w:rsid w:val="00D72004"/>
    <w:rsid w:val="00D72084"/>
    <w:rsid w:val="00D72689"/>
    <w:rsid w:val="00D7275A"/>
    <w:rsid w:val="00D72A8F"/>
    <w:rsid w:val="00D72C8A"/>
    <w:rsid w:val="00D72E18"/>
    <w:rsid w:val="00D72F61"/>
    <w:rsid w:val="00D735B1"/>
    <w:rsid w:val="00D73605"/>
    <w:rsid w:val="00D739E9"/>
    <w:rsid w:val="00D73A53"/>
    <w:rsid w:val="00D73B2A"/>
    <w:rsid w:val="00D73D93"/>
    <w:rsid w:val="00D73D97"/>
    <w:rsid w:val="00D74051"/>
    <w:rsid w:val="00D748DE"/>
    <w:rsid w:val="00D74E31"/>
    <w:rsid w:val="00D75012"/>
    <w:rsid w:val="00D752D6"/>
    <w:rsid w:val="00D7545C"/>
    <w:rsid w:val="00D7588D"/>
    <w:rsid w:val="00D75972"/>
    <w:rsid w:val="00D75D2B"/>
    <w:rsid w:val="00D75E81"/>
    <w:rsid w:val="00D76B36"/>
    <w:rsid w:val="00D76BFC"/>
    <w:rsid w:val="00D771C1"/>
    <w:rsid w:val="00D77E26"/>
    <w:rsid w:val="00D8034A"/>
    <w:rsid w:val="00D80F9A"/>
    <w:rsid w:val="00D8100D"/>
    <w:rsid w:val="00D81254"/>
    <w:rsid w:val="00D81C3F"/>
    <w:rsid w:val="00D81E43"/>
    <w:rsid w:val="00D82001"/>
    <w:rsid w:val="00D8272C"/>
    <w:rsid w:val="00D8276C"/>
    <w:rsid w:val="00D82E83"/>
    <w:rsid w:val="00D83087"/>
    <w:rsid w:val="00D831FD"/>
    <w:rsid w:val="00D842E8"/>
    <w:rsid w:val="00D8461E"/>
    <w:rsid w:val="00D850F3"/>
    <w:rsid w:val="00D85FE2"/>
    <w:rsid w:val="00D86249"/>
    <w:rsid w:val="00D8627D"/>
    <w:rsid w:val="00D86283"/>
    <w:rsid w:val="00D863EE"/>
    <w:rsid w:val="00D86AA6"/>
    <w:rsid w:val="00D86D23"/>
    <w:rsid w:val="00D870D5"/>
    <w:rsid w:val="00D875D0"/>
    <w:rsid w:val="00D877B0"/>
    <w:rsid w:val="00D87ABD"/>
    <w:rsid w:val="00D9061B"/>
    <w:rsid w:val="00D9098C"/>
    <w:rsid w:val="00D90B7E"/>
    <w:rsid w:val="00D90C56"/>
    <w:rsid w:val="00D90D9A"/>
    <w:rsid w:val="00D90E4A"/>
    <w:rsid w:val="00D913E1"/>
    <w:rsid w:val="00D919B2"/>
    <w:rsid w:val="00D91C55"/>
    <w:rsid w:val="00D925A2"/>
    <w:rsid w:val="00D9362E"/>
    <w:rsid w:val="00D93F28"/>
    <w:rsid w:val="00D94A4A"/>
    <w:rsid w:val="00D94C5F"/>
    <w:rsid w:val="00D95342"/>
    <w:rsid w:val="00D9597F"/>
    <w:rsid w:val="00D95AC7"/>
    <w:rsid w:val="00D95EAB"/>
    <w:rsid w:val="00D9633C"/>
    <w:rsid w:val="00D97BCD"/>
    <w:rsid w:val="00D97E57"/>
    <w:rsid w:val="00D97FAF"/>
    <w:rsid w:val="00DA0330"/>
    <w:rsid w:val="00DA06BB"/>
    <w:rsid w:val="00DA0A51"/>
    <w:rsid w:val="00DA0C04"/>
    <w:rsid w:val="00DA202B"/>
    <w:rsid w:val="00DA2AD8"/>
    <w:rsid w:val="00DA2B34"/>
    <w:rsid w:val="00DA2F3D"/>
    <w:rsid w:val="00DA303B"/>
    <w:rsid w:val="00DA313D"/>
    <w:rsid w:val="00DA3A9D"/>
    <w:rsid w:val="00DA3B0E"/>
    <w:rsid w:val="00DA3FA9"/>
    <w:rsid w:val="00DA41DC"/>
    <w:rsid w:val="00DA436D"/>
    <w:rsid w:val="00DA474B"/>
    <w:rsid w:val="00DA478F"/>
    <w:rsid w:val="00DA495C"/>
    <w:rsid w:val="00DA4ABE"/>
    <w:rsid w:val="00DA5037"/>
    <w:rsid w:val="00DA563D"/>
    <w:rsid w:val="00DA569F"/>
    <w:rsid w:val="00DA57F9"/>
    <w:rsid w:val="00DA5944"/>
    <w:rsid w:val="00DA5AA6"/>
    <w:rsid w:val="00DA5ADE"/>
    <w:rsid w:val="00DA6859"/>
    <w:rsid w:val="00DA7227"/>
    <w:rsid w:val="00DA7308"/>
    <w:rsid w:val="00DB0131"/>
    <w:rsid w:val="00DB047F"/>
    <w:rsid w:val="00DB0777"/>
    <w:rsid w:val="00DB0FF8"/>
    <w:rsid w:val="00DB13AE"/>
    <w:rsid w:val="00DB1D4E"/>
    <w:rsid w:val="00DB21EC"/>
    <w:rsid w:val="00DB26DF"/>
    <w:rsid w:val="00DB2F17"/>
    <w:rsid w:val="00DB3D49"/>
    <w:rsid w:val="00DB405C"/>
    <w:rsid w:val="00DB452E"/>
    <w:rsid w:val="00DB50AE"/>
    <w:rsid w:val="00DB5A8E"/>
    <w:rsid w:val="00DB65AB"/>
    <w:rsid w:val="00DB65DA"/>
    <w:rsid w:val="00DB6A61"/>
    <w:rsid w:val="00DB6C8B"/>
    <w:rsid w:val="00DB6E0B"/>
    <w:rsid w:val="00DB734E"/>
    <w:rsid w:val="00DB74BD"/>
    <w:rsid w:val="00DB75D3"/>
    <w:rsid w:val="00DB7D52"/>
    <w:rsid w:val="00DC0BEA"/>
    <w:rsid w:val="00DC10B9"/>
    <w:rsid w:val="00DC1AD8"/>
    <w:rsid w:val="00DC1ADA"/>
    <w:rsid w:val="00DC249B"/>
    <w:rsid w:val="00DC2A15"/>
    <w:rsid w:val="00DC3ED3"/>
    <w:rsid w:val="00DC4B8F"/>
    <w:rsid w:val="00DC5033"/>
    <w:rsid w:val="00DC50EA"/>
    <w:rsid w:val="00DC5DCA"/>
    <w:rsid w:val="00DC66CA"/>
    <w:rsid w:val="00DC6983"/>
    <w:rsid w:val="00DC6C28"/>
    <w:rsid w:val="00DC6DB5"/>
    <w:rsid w:val="00DC6F1F"/>
    <w:rsid w:val="00DC6F82"/>
    <w:rsid w:val="00DC78A5"/>
    <w:rsid w:val="00DC7F51"/>
    <w:rsid w:val="00DD01AF"/>
    <w:rsid w:val="00DD0C00"/>
    <w:rsid w:val="00DD0C5C"/>
    <w:rsid w:val="00DD0E9A"/>
    <w:rsid w:val="00DD1573"/>
    <w:rsid w:val="00DD17B0"/>
    <w:rsid w:val="00DD22F7"/>
    <w:rsid w:val="00DD2B00"/>
    <w:rsid w:val="00DD2D18"/>
    <w:rsid w:val="00DD32C6"/>
    <w:rsid w:val="00DD33ED"/>
    <w:rsid w:val="00DD3644"/>
    <w:rsid w:val="00DD368E"/>
    <w:rsid w:val="00DD3A1F"/>
    <w:rsid w:val="00DD3B6A"/>
    <w:rsid w:val="00DD3D1D"/>
    <w:rsid w:val="00DD4195"/>
    <w:rsid w:val="00DD480F"/>
    <w:rsid w:val="00DD4833"/>
    <w:rsid w:val="00DD5172"/>
    <w:rsid w:val="00DD5742"/>
    <w:rsid w:val="00DD591F"/>
    <w:rsid w:val="00DD5D56"/>
    <w:rsid w:val="00DD6409"/>
    <w:rsid w:val="00DD70F1"/>
    <w:rsid w:val="00DD741A"/>
    <w:rsid w:val="00DD7AD6"/>
    <w:rsid w:val="00DD7E65"/>
    <w:rsid w:val="00DE2378"/>
    <w:rsid w:val="00DE256C"/>
    <w:rsid w:val="00DE272E"/>
    <w:rsid w:val="00DE2824"/>
    <w:rsid w:val="00DE36F3"/>
    <w:rsid w:val="00DE38D3"/>
    <w:rsid w:val="00DE3CB1"/>
    <w:rsid w:val="00DE40B7"/>
    <w:rsid w:val="00DE440F"/>
    <w:rsid w:val="00DE4742"/>
    <w:rsid w:val="00DE49CE"/>
    <w:rsid w:val="00DE4FC1"/>
    <w:rsid w:val="00DE5D11"/>
    <w:rsid w:val="00DE6846"/>
    <w:rsid w:val="00DE6D12"/>
    <w:rsid w:val="00DE79B2"/>
    <w:rsid w:val="00DF05D1"/>
    <w:rsid w:val="00DF0A58"/>
    <w:rsid w:val="00DF12F9"/>
    <w:rsid w:val="00DF20A4"/>
    <w:rsid w:val="00DF2C2D"/>
    <w:rsid w:val="00DF3B8D"/>
    <w:rsid w:val="00DF410F"/>
    <w:rsid w:val="00DF48CA"/>
    <w:rsid w:val="00DF4A89"/>
    <w:rsid w:val="00DF5276"/>
    <w:rsid w:val="00DF54D8"/>
    <w:rsid w:val="00DF5551"/>
    <w:rsid w:val="00DF5871"/>
    <w:rsid w:val="00DF5B14"/>
    <w:rsid w:val="00DF638A"/>
    <w:rsid w:val="00DF6879"/>
    <w:rsid w:val="00DF6C3A"/>
    <w:rsid w:val="00DF6DF0"/>
    <w:rsid w:val="00DF6E20"/>
    <w:rsid w:val="00DF6F06"/>
    <w:rsid w:val="00E0016F"/>
    <w:rsid w:val="00E008DD"/>
    <w:rsid w:val="00E00CED"/>
    <w:rsid w:val="00E017F9"/>
    <w:rsid w:val="00E02DF1"/>
    <w:rsid w:val="00E02DFA"/>
    <w:rsid w:val="00E02FF3"/>
    <w:rsid w:val="00E03385"/>
    <w:rsid w:val="00E04941"/>
    <w:rsid w:val="00E05010"/>
    <w:rsid w:val="00E0518E"/>
    <w:rsid w:val="00E0529B"/>
    <w:rsid w:val="00E0658E"/>
    <w:rsid w:val="00E065FB"/>
    <w:rsid w:val="00E06A24"/>
    <w:rsid w:val="00E06B28"/>
    <w:rsid w:val="00E07079"/>
    <w:rsid w:val="00E071C2"/>
    <w:rsid w:val="00E07AE6"/>
    <w:rsid w:val="00E07CF4"/>
    <w:rsid w:val="00E1018F"/>
    <w:rsid w:val="00E10230"/>
    <w:rsid w:val="00E10C99"/>
    <w:rsid w:val="00E10EEF"/>
    <w:rsid w:val="00E10F5F"/>
    <w:rsid w:val="00E11062"/>
    <w:rsid w:val="00E1130B"/>
    <w:rsid w:val="00E11948"/>
    <w:rsid w:val="00E11D27"/>
    <w:rsid w:val="00E11E7B"/>
    <w:rsid w:val="00E11E88"/>
    <w:rsid w:val="00E12807"/>
    <w:rsid w:val="00E132B5"/>
    <w:rsid w:val="00E13579"/>
    <w:rsid w:val="00E13738"/>
    <w:rsid w:val="00E13CD1"/>
    <w:rsid w:val="00E14428"/>
    <w:rsid w:val="00E1542B"/>
    <w:rsid w:val="00E16103"/>
    <w:rsid w:val="00E1640F"/>
    <w:rsid w:val="00E169D8"/>
    <w:rsid w:val="00E16A32"/>
    <w:rsid w:val="00E176C2"/>
    <w:rsid w:val="00E204F3"/>
    <w:rsid w:val="00E20789"/>
    <w:rsid w:val="00E2083B"/>
    <w:rsid w:val="00E20EA2"/>
    <w:rsid w:val="00E21A38"/>
    <w:rsid w:val="00E21E9B"/>
    <w:rsid w:val="00E22294"/>
    <w:rsid w:val="00E22498"/>
    <w:rsid w:val="00E228EF"/>
    <w:rsid w:val="00E22A53"/>
    <w:rsid w:val="00E23214"/>
    <w:rsid w:val="00E234AA"/>
    <w:rsid w:val="00E238A3"/>
    <w:rsid w:val="00E23E7B"/>
    <w:rsid w:val="00E249C1"/>
    <w:rsid w:val="00E25AD2"/>
    <w:rsid w:val="00E26164"/>
    <w:rsid w:val="00E2667D"/>
    <w:rsid w:val="00E266B6"/>
    <w:rsid w:val="00E26759"/>
    <w:rsid w:val="00E26AD5"/>
    <w:rsid w:val="00E27087"/>
    <w:rsid w:val="00E270F7"/>
    <w:rsid w:val="00E270FC"/>
    <w:rsid w:val="00E27289"/>
    <w:rsid w:val="00E30B4D"/>
    <w:rsid w:val="00E315A5"/>
    <w:rsid w:val="00E31C73"/>
    <w:rsid w:val="00E32A61"/>
    <w:rsid w:val="00E33F0F"/>
    <w:rsid w:val="00E3516C"/>
    <w:rsid w:val="00E353DA"/>
    <w:rsid w:val="00E35C65"/>
    <w:rsid w:val="00E35D49"/>
    <w:rsid w:val="00E36740"/>
    <w:rsid w:val="00E36805"/>
    <w:rsid w:val="00E36893"/>
    <w:rsid w:val="00E36A5D"/>
    <w:rsid w:val="00E36AC5"/>
    <w:rsid w:val="00E36B9F"/>
    <w:rsid w:val="00E37147"/>
    <w:rsid w:val="00E3725D"/>
    <w:rsid w:val="00E37743"/>
    <w:rsid w:val="00E37F3C"/>
    <w:rsid w:val="00E4062E"/>
    <w:rsid w:val="00E41467"/>
    <w:rsid w:val="00E41560"/>
    <w:rsid w:val="00E41AAA"/>
    <w:rsid w:val="00E41C46"/>
    <w:rsid w:val="00E424EE"/>
    <w:rsid w:val="00E42B63"/>
    <w:rsid w:val="00E42D6D"/>
    <w:rsid w:val="00E42D87"/>
    <w:rsid w:val="00E42F04"/>
    <w:rsid w:val="00E4339A"/>
    <w:rsid w:val="00E43443"/>
    <w:rsid w:val="00E43721"/>
    <w:rsid w:val="00E43C61"/>
    <w:rsid w:val="00E44301"/>
    <w:rsid w:val="00E4444B"/>
    <w:rsid w:val="00E44532"/>
    <w:rsid w:val="00E4511B"/>
    <w:rsid w:val="00E45C6E"/>
    <w:rsid w:val="00E46882"/>
    <w:rsid w:val="00E46A60"/>
    <w:rsid w:val="00E46E55"/>
    <w:rsid w:val="00E47385"/>
    <w:rsid w:val="00E475FD"/>
    <w:rsid w:val="00E479B8"/>
    <w:rsid w:val="00E47A02"/>
    <w:rsid w:val="00E47B17"/>
    <w:rsid w:val="00E5096D"/>
    <w:rsid w:val="00E50A9B"/>
    <w:rsid w:val="00E516CF"/>
    <w:rsid w:val="00E5192C"/>
    <w:rsid w:val="00E5225C"/>
    <w:rsid w:val="00E528A7"/>
    <w:rsid w:val="00E53819"/>
    <w:rsid w:val="00E53832"/>
    <w:rsid w:val="00E53A56"/>
    <w:rsid w:val="00E53FBA"/>
    <w:rsid w:val="00E54049"/>
    <w:rsid w:val="00E543D5"/>
    <w:rsid w:val="00E549BF"/>
    <w:rsid w:val="00E553C2"/>
    <w:rsid w:val="00E554F4"/>
    <w:rsid w:val="00E555EE"/>
    <w:rsid w:val="00E556BC"/>
    <w:rsid w:val="00E55D09"/>
    <w:rsid w:val="00E5647A"/>
    <w:rsid w:val="00E56695"/>
    <w:rsid w:val="00E56983"/>
    <w:rsid w:val="00E57673"/>
    <w:rsid w:val="00E60104"/>
    <w:rsid w:val="00E6080D"/>
    <w:rsid w:val="00E60E01"/>
    <w:rsid w:val="00E6115D"/>
    <w:rsid w:val="00E61602"/>
    <w:rsid w:val="00E621FE"/>
    <w:rsid w:val="00E6224A"/>
    <w:rsid w:val="00E62918"/>
    <w:rsid w:val="00E6294A"/>
    <w:rsid w:val="00E62EDA"/>
    <w:rsid w:val="00E643C2"/>
    <w:rsid w:val="00E643E7"/>
    <w:rsid w:val="00E650BC"/>
    <w:rsid w:val="00E6726E"/>
    <w:rsid w:val="00E6781F"/>
    <w:rsid w:val="00E67B4E"/>
    <w:rsid w:val="00E70103"/>
    <w:rsid w:val="00E70742"/>
    <w:rsid w:val="00E70D17"/>
    <w:rsid w:val="00E7173A"/>
    <w:rsid w:val="00E71AB3"/>
    <w:rsid w:val="00E71B31"/>
    <w:rsid w:val="00E722FB"/>
    <w:rsid w:val="00E724C8"/>
    <w:rsid w:val="00E72632"/>
    <w:rsid w:val="00E72D32"/>
    <w:rsid w:val="00E73272"/>
    <w:rsid w:val="00E73F5D"/>
    <w:rsid w:val="00E74355"/>
    <w:rsid w:val="00E744FF"/>
    <w:rsid w:val="00E746BE"/>
    <w:rsid w:val="00E74980"/>
    <w:rsid w:val="00E74FB3"/>
    <w:rsid w:val="00E75067"/>
    <w:rsid w:val="00E75239"/>
    <w:rsid w:val="00E75259"/>
    <w:rsid w:val="00E752C0"/>
    <w:rsid w:val="00E76A04"/>
    <w:rsid w:val="00E77181"/>
    <w:rsid w:val="00E775F5"/>
    <w:rsid w:val="00E77CB6"/>
    <w:rsid w:val="00E809E8"/>
    <w:rsid w:val="00E819F0"/>
    <w:rsid w:val="00E8219F"/>
    <w:rsid w:val="00E82457"/>
    <w:rsid w:val="00E825D2"/>
    <w:rsid w:val="00E825D6"/>
    <w:rsid w:val="00E8295B"/>
    <w:rsid w:val="00E82CB3"/>
    <w:rsid w:val="00E82D5A"/>
    <w:rsid w:val="00E830CC"/>
    <w:rsid w:val="00E83279"/>
    <w:rsid w:val="00E83A6D"/>
    <w:rsid w:val="00E83D4A"/>
    <w:rsid w:val="00E8430C"/>
    <w:rsid w:val="00E84470"/>
    <w:rsid w:val="00E84606"/>
    <w:rsid w:val="00E84665"/>
    <w:rsid w:val="00E8491C"/>
    <w:rsid w:val="00E84D4A"/>
    <w:rsid w:val="00E84FC1"/>
    <w:rsid w:val="00E85316"/>
    <w:rsid w:val="00E853D2"/>
    <w:rsid w:val="00E8554D"/>
    <w:rsid w:val="00E85F31"/>
    <w:rsid w:val="00E86124"/>
    <w:rsid w:val="00E8625B"/>
    <w:rsid w:val="00E869D7"/>
    <w:rsid w:val="00E86D9D"/>
    <w:rsid w:val="00E86FA3"/>
    <w:rsid w:val="00E87370"/>
    <w:rsid w:val="00E87C66"/>
    <w:rsid w:val="00E87E3A"/>
    <w:rsid w:val="00E90F70"/>
    <w:rsid w:val="00E90FEE"/>
    <w:rsid w:val="00E91A8E"/>
    <w:rsid w:val="00E91B25"/>
    <w:rsid w:val="00E92548"/>
    <w:rsid w:val="00E93046"/>
    <w:rsid w:val="00E93258"/>
    <w:rsid w:val="00E939CE"/>
    <w:rsid w:val="00E93C36"/>
    <w:rsid w:val="00E948ED"/>
    <w:rsid w:val="00E956D3"/>
    <w:rsid w:val="00E95839"/>
    <w:rsid w:val="00E95A59"/>
    <w:rsid w:val="00E9618E"/>
    <w:rsid w:val="00E96623"/>
    <w:rsid w:val="00E96C22"/>
    <w:rsid w:val="00E96D26"/>
    <w:rsid w:val="00E96E4A"/>
    <w:rsid w:val="00E9773A"/>
    <w:rsid w:val="00E977A4"/>
    <w:rsid w:val="00E97B7E"/>
    <w:rsid w:val="00E97E3B"/>
    <w:rsid w:val="00EA0DFB"/>
    <w:rsid w:val="00EA1320"/>
    <w:rsid w:val="00EA1CD9"/>
    <w:rsid w:val="00EA2098"/>
    <w:rsid w:val="00EA20D5"/>
    <w:rsid w:val="00EA32C9"/>
    <w:rsid w:val="00EA3759"/>
    <w:rsid w:val="00EA37FE"/>
    <w:rsid w:val="00EA3B4A"/>
    <w:rsid w:val="00EA44A7"/>
    <w:rsid w:val="00EA49A9"/>
    <w:rsid w:val="00EA4FF0"/>
    <w:rsid w:val="00EA539D"/>
    <w:rsid w:val="00EA58FC"/>
    <w:rsid w:val="00EA5993"/>
    <w:rsid w:val="00EA59DF"/>
    <w:rsid w:val="00EA5F01"/>
    <w:rsid w:val="00EA6396"/>
    <w:rsid w:val="00EA65E7"/>
    <w:rsid w:val="00EA6DD6"/>
    <w:rsid w:val="00EA7036"/>
    <w:rsid w:val="00EA71F7"/>
    <w:rsid w:val="00EA746B"/>
    <w:rsid w:val="00EA7A9A"/>
    <w:rsid w:val="00EA7C0E"/>
    <w:rsid w:val="00EB0173"/>
    <w:rsid w:val="00EB0296"/>
    <w:rsid w:val="00EB0BEA"/>
    <w:rsid w:val="00EB0D21"/>
    <w:rsid w:val="00EB0F1D"/>
    <w:rsid w:val="00EB15BB"/>
    <w:rsid w:val="00EB1D63"/>
    <w:rsid w:val="00EB1F2A"/>
    <w:rsid w:val="00EB2E8B"/>
    <w:rsid w:val="00EB34C0"/>
    <w:rsid w:val="00EB3BBA"/>
    <w:rsid w:val="00EB44CA"/>
    <w:rsid w:val="00EB4548"/>
    <w:rsid w:val="00EB4788"/>
    <w:rsid w:val="00EB4952"/>
    <w:rsid w:val="00EB4C38"/>
    <w:rsid w:val="00EB52D8"/>
    <w:rsid w:val="00EB5693"/>
    <w:rsid w:val="00EB57AA"/>
    <w:rsid w:val="00EB5987"/>
    <w:rsid w:val="00EB598B"/>
    <w:rsid w:val="00EB5BD2"/>
    <w:rsid w:val="00EB6658"/>
    <w:rsid w:val="00EB6667"/>
    <w:rsid w:val="00EB6B9E"/>
    <w:rsid w:val="00EB6BBC"/>
    <w:rsid w:val="00EB7176"/>
    <w:rsid w:val="00EB760B"/>
    <w:rsid w:val="00EB764C"/>
    <w:rsid w:val="00EB78D1"/>
    <w:rsid w:val="00EB7FD3"/>
    <w:rsid w:val="00EC0094"/>
    <w:rsid w:val="00EC0A72"/>
    <w:rsid w:val="00EC1133"/>
    <w:rsid w:val="00EC1202"/>
    <w:rsid w:val="00EC14DF"/>
    <w:rsid w:val="00EC1582"/>
    <w:rsid w:val="00EC18AF"/>
    <w:rsid w:val="00EC2201"/>
    <w:rsid w:val="00EC2297"/>
    <w:rsid w:val="00EC36A1"/>
    <w:rsid w:val="00EC38B7"/>
    <w:rsid w:val="00EC4E83"/>
    <w:rsid w:val="00EC4ED4"/>
    <w:rsid w:val="00EC4F5B"/>
    <w:rsid w:val="00EC5C93"/>
    <w:rsid w:val="00EC600B"/>
    <w:rsid w:val="00EC63CC"/>
    <w:rsid w:val="00EC75DA"/>
    <w:rsid w:val="00EC7677"/>
    <w:rsid w:val="00EC7A28"/>
    <w:rsid w:val="00EC7D02"/>
    <w:rsid w:val="00ED1CA0"/>
    <w:rsid w:val="00ED1F27"/>
    <w:rsid w:val="00ED2046"/>
    <w:rsid w:val="00ED2093"/>
    <w:rsid w:val="00ED2235"/>
    <w:rsid w:val="00ED2291"/>
    <w:rsid w:val="00ED229E"/>
    <w:rsid w:val="00ED24CD"/>
    <w:rsid w:val="00ED2BCA"/>
    <w:rsid w:val="00ED2DEF"/>
    <w:rsid w:val="00ED2F3F"/>
    <w:rsid w:val="00ED37B3"/>
    <w:rsid w:val="00ED39D2"/>
    <w:rsid w:val="00ED3EB4"/>
    <w:rsid w:val="00ED442C"/>
    <w:rsid w:val="00ED44DE"/>
    <w:rsid w:val="00ED4847"/>
    <w:rsid w:val="00ED4DED"/>
    <w:rsid w:val="00ED5242"/>
    <w:rsid w:val="00ED572F"/>
    <w:rsid w:val="00ED5CEB"/>
    <w:rsid w:val="00ED5F28"/>
    <w:rsid w:val="00ED67DA"/>
    <w:rsid w:val="00ED7C12"/>
    <w:rsid w:val="00ED7DA0"/>
    <w:rsid w:val="00EE09A7"/>
    <w:rsid w:val="00EE107F"/>
    <w:rsid w:val="00EE127A"/>
    <w:rsid w:val="00EE15CA"/>
    <w:rsid w:val="00EE16EA"/>
    <w:rsid w:val="00EE1797"/>
    <w:rsid w:val="00EE1A11"/>
    <w:rsid w:val="00EE1A4A"/>
    <w:rsid w:val="00EE200F"/>
    <w:rsid w:val="00EE201C"/>
    <w:rsid w:val="00EE2291"/>
    <w:rsid w:val="00EE2719"/>
    <w:rsid w:val="00EE28E7"/>
    <w:rsid w:val="00EE2BF7"/>
    <w:rsid w:val="00EE2C12"/>
    <w:rsid w:val="00EE2CD9"/>
    <w:rsid w:val="00EE3391"/>
    <w:rsid w:val="00EE3E7B"/>
    <w:rsid w:val="00EE4639"/>
    <w:rsid w:val="00EE4C41"/>
    <w:rsid w:val="00EE4DEF"/>
    <w:rsid w:val="00EE4E57"/>
    <w:rsid w:val="00EE52FD"/>
    <w:rsid w:val="00EE5508"/>
    <w:rsid w:val="00EE5781"/>
    <w:rsid w:val="00EE5B1C"/>
    <w:rsid w:val="00EE5FC0"/>
    <w:rsid w:val="00EE60CD"/>
    <w:rsid w:val="00EE6193"/>
    <w:rsid w:val="00EE6992"/>
    <w:rsid w:val="00EE69BC"/>
    <w:rsid w:val="00EE704D"/>
    <w:rsid w:val="00EE7AC2"/>
    <w:rsid w:val="00EF0037"/>
    <w:rsid w:val="00EF06D4"/>
    <w:rsid w:val="00EF076B"/>
    <w:rsid w:val="00EF07F0"/>
    <w:rsid w:val="00EF13E4"/>
    <w:rsid w:val="00EF1666"/>
    <w:rsid w:val="00EF1F34"/>
    <w:rsid w:val="00EF2686"/>
    <w:rsid w:val="00EF272A"/>
    <w:rsid w:val="00EF28AE"/>
    <w:rsid w:val="00EF2F7E"/>
    <w:rsid w:val="00EF3610"/>
    <w:rsid w:val="00EF3A03"/>
    <w:rsid w:val="00EF3ABA"/>
    <w:rsid w:val="00EF4147"/>
    <w:rsid w:val="00EF4361"/>
    <w:rsid w:val="00EF4A0D"/>
    <w:rsid w:val="00EF5081"/>
    <w:rsid w:val="00EF5756"/>
    <w:rsid w:val="00EF576D"/>
    <w:rsid w:val="00EF599F"/>
    <w:rsid w:val="00EF5EB7"/>
    <w:rsid w:val="00EF601C"/>
    <w:rsid w:val="00EF6115"/>
    <w:rsid w:val="00EF67F6"/>
    <w:rsid w:val="00EF718F"/>
    <w:rsid w:val="00EF7488"/>
    <w:rsid w:val="00EF7DEF"/>
    <w:rsid w:val="00F00192"/>
    <w:rsid w:val="00F00239"/>
    <w:rsid w:val="00F004A5"/>
    <w:rsid w:val="00F009BF"/>
    <w:rsid w:val="00F00ED4"/>
    <w:rsid w:val="00F010C2"/>
    <w:rsid w:val="00F01B39"/>
    <w:rsid w:val="00F02C78"/>
    <w:rsid w:val="00F02F10"/>
    <w:rsid w:val="00F032A0"/>
    <w:rsid w:val="00F03ACD"/>
    <w:rsid w:val="00F03D4D"/>
    <w:rsid w:val="00F04B6D"/>
    <w:rsid w:val="00F04E8E"/>
    <w:rsid w:val="00F04F15"/>
    <w:rsid w:val="00F05B3D"/>
    <w:rsid w:val="00F05C29"/>
    <w:rsid w:val="00F05E60"/>
    <w:rsid w:val="00F070E1"/>
    <w:rsid w:val="00F07655"/>
    <w:rsid w:val="00F07DC1"/>
    <w:rsid w:val="00F07FE8"/>
    <w:rsid w:val="00F10047"/>
    <w:rsid w:val="00F10065"/>
    <w:rsid w:val="00F100E3"/>
    <w:rsid w:val="00F101BE"/>
    <w:rsid w:val="00F103FD"/>
    <w:rsid w:val="00F104C8"/>
    <w:rsid w:val="00F10ABF"/>
    <w:rsid w:val="00F10C2B"/>
    <w:rsid w:val="00F10CE2"/>
    <w:rsid w:val="00F11995"/>
    <w:rsid w:val="00F11D91"/>
    <w:rsid w:val="00F1249D"/>
    <w:rsid w:val="00F12F2F"/>
    <w:rsid w:val="00F1345A"/>
    <w:rsid w:val="00F140E8"/>
    <w:rsid w:val="00F1440E"/>
    <w:rsid w:val="00F1477E"/>
    <w:rsid w:val="00F149C0"/>
    <w:rsid w:val="00F14AAD"/>
    <w:rsid w:val="00F14B4D"/>
    <w:rsid w:val="00F14F46"/>
    <w:rsid w:val="00F14F6E"/>
    <w:rsid w:val="00F1501B"/>
    <w:rsid w:val="00F15B51"/>
    <w:rsid w:val="00F16A48"/>
    <w:rsid w:val="00F1755F"/>
    <w:rsid w:val="00F177C2"/>
    <w:rsid w:val="00F20D90"/>
    <w:rsid w:val="00F210D0"/>
    <w:rsid w:val="00F212A3"/>
    <w:rsid w:val="00F212DB"/>
    <w:rsid w:val="00F2280E"/>
    <w:rsid w:val="00F22B2C"/>
    <w:rsid w:val="00F22D43"/>
    <w:rsid w:val="00F22F8A"/>
    <w:rsid w:val="00F230CE"/>
    <w:rsid w:val="00F2388C"/>
    <w:rsid w:val="00F23BFD"/>
    <w:rsid w:val="00F244FD"/>
    <w:rsid w:val="00F25329"/>
    <w:rsid w:val="00F25384"/>
    <w:rsid w:val="00F25DDA"/>
    <w:rsid w:val="00F25F13"/>
    <w:rsid w:val="00F2685D"/>
    <w:rsid w:val="00F30096"/>
    <w:rsid w:val="00F30C1C"/>
    <w:rsid w:val="00F30FAF"/>
    <w:rsid w:val="00F31432"/>
    <w:rsid w:val="00F31786"/>
    <w:rsid w:val="00F319D1"/>
    <w:rsid w:val="00F31B2F"/>
    <w:rsid w:val="00F321B5"/>
    <w:rsid w:val="00F32613"/>
    <w:rsid w:val="00F32688"/>
    <w:rsid w:val="00F3277D"/>
    <w:rsid w:val="00F32CB9"/>
    <w:rsid w:val="00F33161"/>
    <w:rsid w:val="00F332AB"/>
    <w:rsid w:val="00F3429F"/>
    <w:rsid w:val="00F346D2"/>
    <w:rsid w:val="00F34765"/>
    <w:rsid w:val="00F34A13"/>
    <w:rsid w:val="00F34B53"/>
    <w:rsid w:val="00F35167"/>
    <w:rsid w:val="00F354CC"/>
    <w:rsid w:val="00F3562D"/>
    <w:rsid w:val="00F3573E"/>
    <w:rsid w:val="00F35791"/>
    <w:rsid w:val="00F36278"/>
    <w:rsid w:val="00F36529"/>
    <w:rsid w:val="00F369E4"/>
    <w:rsid w:val="00F36CED"/>
    <w:rsid w:val="00F37030"/>
    <w:rsid w:val="00F37170"/>
    <w:rsid w:val="00F371A2"/>
    <w:rsid w:val="00F371D5"/>
    <w:rsid w:val="00F3761E"/>
    <w:rsid w:val="00F40F49"/>
    <w:rsid w:val="00F41422"/>
    <w:rsid w:val="00F419D5"/>
    <w:rsid w:val="00F41ED2"/>
    <w:rsid w:val="00F425A0"/>
    <w:rsid w:val="00F42FFA"/>
    <w:rsid w:val="00F43532"/>
    <w:rsid w:val="00F438D6"/>
    <w:rsid w:val="00F43CA4"/>
    <w:rsid w:val="00F43ECC"/>
    <w:rsid w:val="00F44712"/>
    <w:rsid w:val="00F44C67"/>
    <w:rsid w:val="00F45018"/>
    <w:rsid w:val="00F45132"/>
    <w:rsid w:val="00F45275"/>
    <w:rsid w:val="00F455E8"/>
    <w:rsid w:val="00F45703"/>
    <w:rsid w:val="00F45927"/>
    <w:rsid w:val="00F464C0"/>
    <w:rsid w:val="00F466C2"/>
    <w:rsid w:val="00F47101"/>
    <w:rsid w:val="00F471DE"/>
    <w:rsid w:val="00F476A9"/>
    <w:rsid w:val="00F508D4"/>
    <w:rsid w:val="00F50B82"/>
    <w:rsid w:val="00F51216"/>
    <w:rsid w:val="00F5142B"/>
    <w:rsid w:val="00F51A1B"/>
    <w:rsid w:val="00F51DAB"/>
    <w:rsid w:val="00F51E8A"/>
    <w:rsid w:val="00F5223B"/>
    <w:rsid w:val="00F52F6C"/>
    <w:rsid w:val="00F53378"/>
    <w:rsid w:val="00F53619"/>
    <w:rsid w:val="00F53C7F"/>
    <w:rsid w:val="00F541CC"/>
    <w:rsid w:val="00F542EA"/>
    <w:rsid w:val="00F546A4"/>
    <w:rsid w:val="00F55088"/>
    <w:rsid w:val="00F56555"/>
    <w:rsid w:val="00F56CF3"/>
    <w:rsid w:val="00F57605"/>
    <w:rsid w:val="00F5793F"/>
    <w:rsid w:val="00F57E01"/>
    <w:rsid w:val="00F60517"/>
    <w:rsid w:val="00F60635"/>
    <w:rsid w:val="00F60822"/>
    <w:rsid w:val="00F60848"/>
    <w:rsid w:val="00F608C5"/>
    <w:rsid w:val="00F60903"/>
    <w:rsid w:val="00F60921"/>
    <w:rsid w:val="00F61098"/>
    <w:rsid w:val="00F610B8"/>
    <w:rsid w:val="00F61191"/>
    <w:rsid w:val="00F6119D"/>
    <w:rsid w:val="00F618A9"/>
    <w:rsid w:val="00F61917"/>
    <w:rsid w:val="00F61F65"/>
    <w:rsid w:val="00F61F77"/>
    <w:rsid w:val="00F6222E"/>
    <w:rsid w:val="00F6234E"/>
    <w:rsid w:val="00F62744"/>
    <w:rsid w:val="00F636E6"/>
    <w:rsid w:val="00F63737"/>
    <w:rsid w:val="00F63741"/>
    <w:rsid w:val="00F64FDF"/>
    <w:rsid w:val="00F65A13"/>
    <w:rsid w:val="00F66295"/>
    <w:rsid w:val="00F66301"/>
    <w:rsid w:val="00F667A3"/>
    <w:rsid w:val="00F66858"/>
    <w:rsid w:val="00F67309"/>
    <w:rsid w:val="00F67575"/>
    <w:rsid w:val="00F67824"/>
    <w:rsid w:val="00F6794C"/>
    <w:rsid w:val="00F67E40"/>
    <w:rsid w:val="00F70817"/>
    <w:rsid w:val="00F71042"/>
    <w:rsid w:val="00F71F32"/>
    <w:rsid w:val="00F72AF6"/>
    <w:rsid w:val="00F72ECA"/>
    <w:rsid w:val="00F736C1"/>
    <w:rsid w:val="00F736D8"/>
    <w:rsid w:val="00F73EB7"/>
    <w:rsid w:val="00F745C3"/>
    <w:rsid w:val="00F74904"/>
    <w:rsid w:val="00F74CD2"/>
    <w:rsid w:val="00F74F2B"/>
    <w:rsid w:val="00F75050"/>
    <w:rsid w:val="00F7516D"/>
    <w:rsid w:val="00F751B2"/>
    <w:rsid w:val="00F75280"/>
    <w:rsid w:val="00F75481"/>
    <w:rsid w:val="00F757A5"/>
    <w:rsid w:val="00F761F6"/>
    <w:rsid w:val="00F763C6"/>
    <w:rsid w:val="00F76C34"/>
    <w:rsid w:val="00F76D93"/>
    <w:rsid w:val="00F7756B"/>
    <w:rsid w:val="00F77B60"/>
    <w:rsid w:val="00F77D6D"/>
    <w:rsid w:val="00F80993"/>
    <w:rsid w:val="00F80CBE"/>
    <w:rsid w:val="00F80EA9"/>
    <w:rsid w:val="00F80EE6"/>
    <w:rsid w:val="00F84295"/>
    <w:rsid w:val="00F84D73"/>
    <w:rsid w:val="00F84EBC"/>
    <w:rsid w:val="00F85022"/>
    <w:rsid w:val="00F8523B"/>
    <w:rsid w:val="00F85441"/>
    <w:rsid w:val="00F85AE8"/>
    <w:rsid w:val="00F85C65"/>
    <w:rsid w:val="00F86092"/>
    <w:rsid w:val="00F861A9"/>
    <w:rsid w:val="00F86798"/>
    <w:rsid w:val="00F86C21"/>
    <w:rsid w:val="00F86E45"/>
    <w:rsid w:val="00F86F49"/>
    <w:rsid w:val="00F90316"/>
    <w:rsid w:val="00F912B4"/>
    <w:rsid w:val="00F91655"/>
    <w:rsid w:val="00F91957"/>
    <w:rsid w:val="00F91BC6"/>
    <w:rsid w:val="00F92F59"/>
    <w:rsid w:val="00F937CE"/>
    <w:rsid w:val="00F939E5"/>
    <w:rsid w:val="00F93F7C"/>
    <w:rsid w:val="00F9430C"/>
    <w:rsid w:val="00F947B7"/>
    <w:rsid w:val="00F950B9"/>
    <w:rsid w:val="00F953B1"/>
    <w:rsid w:val="00F960CA"/>
    <w:rsid w:val="00F9624A"/>
    <w:rsid w:val="00F9695D"/>
    <w:rsid w:val="00F974D6"/>
    <w:rsid w:val="00F97964"/>
    <w:rsid w:val="00F97C22"/>
    <w:rsid w:val="00FA00A3"/>
    <w:rsid w:val="00FA09CF"/>
    <w:rsid w:val="00FA0A3F"/>
    <w:rsid w:val="00FA1712"/>
    <w:rsid w:val="00FA2331"/>
    <w:rsid w:val="00FA2604"/>
    <w:rsid w:val="00FA3220"/>
    <w:rsid w:val="00FA3381"/>
    <w:rsid w:val="00FA379D"/>
    <w:rsid w:val="00FA3C08"/>
    <w:rsid w:val="00FA3CF6"/>
    <w:rsid w:val="00FA3E8A"/>
    <w:rsid w:val="00FA4EBB"/>
    <w:rsid w:val="00FA5597"/>
    <w:rsid w:val="00FA5D3B"/>
    <w:rsid w:val="00FA6429"/>
    <w:rsid w:val="00FA65AA"/>
    <w:rsid w:val="00FA6671"/>
    <w:rsid w:val="00FA6C6A"/>
    <w:rsid w:val="00FA7023"/>
    <w:rsid w:val="00FA7300"/>
    <w:rsid w:val="00FB0100"/>
    <w:rsid w:val="00FB01FA"/>
    <w:rsid w:val="00FB0BC5"/>
    <w:rsid w:val="00FB112F"/>
    <w:rsid w:val="00FB16D7"/>
    <w:rsid w:val="00FB1A7A"/>
    <w:rsid w:val="00FB1CCF"/>
    <w:rsid w:val="00FB1DBA"/>
    <w:rsid w:val="00FB1FA7"/>
    <w:rsid w:val="00FB239E"/>
    <w:rsid w:val="00FB296E"/>
    <w:rsid w:val="00FB2B15"/>
    <w:rsid w:val="00FB2DF8"/>
    <w:rsid w:val="00FB3589"/>
    <w:rsid w:val="00FB399E"/>
    <w:rsid w:val="00FB3CAB"/>
    <w:rsid w:val="00FB3E84"/>
    <w:rsid w:val="00FB4551"/>
    <w:rsid w:val="00FB5300"/>
    <w:rsid w:val="00FB5B38"/>
    <w:rsid w:val="00FB5CA7"/>
    <w:rsid w:val="00FB6180"/>
    <w:rsid w:val="00FB674E"/>
    <w:rsid w:val="00FB6A93"/>
    <w:rsid w:val="00FB70A6"/>
    <w:rsid w:val="00FB7166"/>
    <w:rsid w:val="00FB73DC"/>
    <w:rsid w:val="00FB7445"/>
    <w:rsid w:val="00FB7AE8"/>
    <w:rsid w:val="00FB7B5C"/>
    <w:rsid w:val="00FB7E66"/>
    <w:rsid w:val="00FC067D"/>
    <w:rsid w:val="00FC0A11"/>
    <w:rsid w:val="00FC2354"/>
    <w:rsid w:val="00FC2F48"/>
    <w:rsid w:val="00FC3174"/>
    <w:rsid w:val="00FC346E"/>
    <w:rsid w:val="00FC3C0A"/>
    <w:rsid w:val="00FC3E6D"/>
    <w:rsid w:val="00FC3ED4"/>
    <w:rsid w:val="00FC44B2"/>
    <w:rsid w:val="00FC4A02"/>
    <w:rsid w:val="00FC4B7A"/>
    <w:rsid w:val="00FC4E34"/>
    <w:rsid w:val="00FC59F2"/>
    <w:rsid w:val="00FC5A73"/>
    <w:rsid w:val="00FC611A"/>
    <w:rsid w:val="00FC653C"/>
    <w:rsid w:val="00FC7100"/>
    <w:rsid w:val="00FC76B4"/>
    <w:rsid w:val="00FD0973"/>
    <w:rsid w:val="00FD0B65"/>
    <w:rsid w:val="00FD0DC0"/>
    <w:rsid w:val="00FD0F2C"/>
    <w:rsid w:val="00FD13A7"/>
    <w:rsid w:val="00FD2092"/>
    <w:rsid w:val="00FD269A"/>
    <w:rsid w:val="00FD287C"/>
    <w:rsid w:val="00FD3D04"/>
    <w:rsid w:val="00FD46A1"/>
    <w:rsid w:val="00FD4868"/>
    <w:rsid w:val="00FD55FC"/>
    <w:rsid w:val="00FD59A1"/>
    <w:rsid w:val="00FD5AC9"/>
    <w:rsid w:val="00FD611D"/>
    <w:rsid w:val="00FD6684"/>
    <w:rsid w:val="00FD69BE"/>
    <w:rsid w:val="00FD7191"/>
    <w:rsid w:val="00FD79F6"/>
    <w:rsid w:val="00FE097D"/>
    <w:rsid w:val="00FE0A69"/>
    <w:rsid w:val="00FE0B01"/>
    <w:rsid w:val="00FE0E30"/>
    <w:rsid w:val="00FE1718"/>
    <w:rsid w:val="00FE29E8"/>
    <w:rsid w:val="00FE2AAD"/>
    <w:rsid w:val="00FE2B21"/>
    <w:rsid w:val="00FE2B55"/>
    <w:rsid w:val="00FE32EC"/>
    <w:rsid w:val="00FE361C"/>
    <w:rsid w:val="00FE3E79"/>
    <w:rsid w:val="00FE4099"/>
    <w:rsid w:val="00FE417D"/>
    <w:rsid w:val="00FE4EB3"/>
    <w:rsid w:val="00FE580E"/>
    <w:rsid w:val="00FE5843"/>
    <w:rsid w:val="00FE596E"/>
    <w:rsid w:val="00FE5D2B"/>
    <w:rsid w:val="00FE5E48"/>
    <w:rsid w:val="00FE7017"/>
    <w:rsid w:val="00FE74FF"/>
    <w:rsid w:val="00FE7B8D"/>
    <w:rsid w:val="00FF041B"/>
    <w:rsid w:val="00FF0DE9"/>
    <w:rsid w:val="00FF0E85"/>
    <w:rsid w:val="00FF1042"/>
    <w:rsid w:val="00FF12EC"/>
    <w:rsid w:val="00FF1453"/>
    <w:rsid w:val="00FF1A61"/>
    <w:rsid w:val="00FF2218"/>
    <w:rsid w:val="00FF244A"/>
    <w:rsid w:val="00FF282D"/>
    <w:rsid w:val="00FF3373"/>
    <w:rsid w:val="00FF3ED3"/>
    <w:rsid w:val="00FF3F1F"/>
    <w:rsid w:val="00FF3FF1"/>
    <w:rsid w:val="00FF4140"/>
    <w:rsid w:val="00FF52E2"/>
    <w:rsid w:val="00FF56B1"/>
    <w:rsid w:val="00FF5E25"/>
    <w:rsid w:val="00FF60D6"/>
    <w:rsid w:val="00FF6301"/>
    <w:rsid w:val="00FF7074"/>
    <w:rsid w:val="00FF7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BED9BB"/>
  <w15:docId w15:val="{4684C712-283B-804A-B401-16845AC73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1A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1AD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306A7"/>
    <w:rPr>
      <w:sz w:val="16"/>
      <w:szCs w:val="16"/>
    </w:rPr>
  </w:style>
  <w:style w:type="paragraph" w:styleId="CommentText">
    <w:name w:val="annotation text"/>
    <w:basedOn w:val="Normal"/>
    <w:link w:val="CommentTextChar"/>
    <w:uiPriority w:val="99"/>
    <w:semiHidden/>
    <w:unhideWhenUsed/>
    <w:rsid w:val="00A306A7"/>
    <w:rPr>
      <w:sz w:val="20"/>
      <w:szCs w:val="20"/>
    </w:rPr>
  </w:style>
  <w:style w:type="character" w:customStyle="1" w:styleId="CommentTextChar">
    <w:name w:val="Comment Text Char"/>
    <w:basedOn w:val="DefaultParagraphFont"/>
    <w:link w:val="CommentText"/>
    <w:uiPriority w:val="99"/>
    <w:semiHidden/>
    <w:rsid w:val="00A306A7"/>
    <w:rPr>
      <w:sz w:val="20"/>
      <w:szCs w:val="20"/>
    </w:rPr>
  </w:style>
  <w:style w:type="paragraph" w:styleId="CommentSubject">
    <w:name w:val="annotation subject"/>
    <w:basedOn w:val="CommentText"/>
    <w:next w:val="CommentText"/>
    <w:link w:val="CommentSubjectChar"/>
    <w:uiPriority w:val="99"/>
    <w:semiHidden/>
    <w:unhideWhenUsed/>
    <w:rsid w:val="00A306A7"/>
    <w:rPr>
      <w:b/>
      <w:bCs/>
    </w:rPr>
  </w:style>
  <w:style w:type="character" w:customStyle="1" w:styleId="CommentSubjectChar">
    <w:name w:val="Comment Subject Char"/>
    <w:basedOn w:val="CommentTextChar"/>
    <w:link w:val="CommentSubject"/>
    <w:uiPriority w:val="99"/>
    <w:semiHidden/>
    <w:rsid w:val="00A306A7"/>
    <w:rPr>
      <w:b/>
      <w:bCs/>
      <w:sz w:val="20"/>
      <w:szCs w:val="20"/>
    </w:rPr>
  </w:style>
  <w:style w:type="character" w:styleId="Hyperlink">
    <w:name w:val="Hyperlink"/>
    <w:basedOn w:val="DefaultParagraphFont"/>
    <w:uiPriority w:val="99"/>
    <w:unhideWhenUsed/>
    <w:rsid w:val="00BA3A96"/>
    <w:rPr>
      <w:color w:val="0563C1" w:themeColor="hyperlink"/>
      <w:u w:val="single"/>
    </w:rPr>
  </w:style>
  <w:style w:type="character" w:styleId="UnresolvedMention">
    <w:name w:val="Unresolved Mention"/>
    <w:basedOn w:val="DefaultParagraphFont"/>
    <w:uiPriority w:val="99"/>
    <w:semiHidden/>
    <w:unhideWhenUsed/>
    <w:rsid w:val="00BA3A96"/>
    <w:rPr>
      <w:color w:val="605E5C"/>
      <w:shd w:val="clear" w:color="auto" w:fill="E1DFDD"/>
    </w:rPr>
  </w:style>
  <w:style w:type="character" w:customStyle="1" w:styleId="highwire-cite-metadata-doi">
    <w:name w:val="highwire-cite-metadata-doi"/>
    <w:basedOn w:val="DefaultParagraphFont"/>
    <w:rsid w:val="009D5E87"/>
  </w:style>
  <w:style w:type="character" w:styleId="FollowedHyperlink">
    <w:name w:val="FollowedHyperlink"/>
    <w:basedOn w:val="DefaultParagraphFont"/>
    <w:uiPriority w:val="99"/>
    <w:semiHidden/>
    <w:unhideWhenUsed/>
    <w:rsid w:val="00425A79"/>
    <w:rPr>
      <w:color w:val="954F72" w:themeColor="followedHyperlink"/>
      <w:u w:val="single"/>
    </w:rPr>
  </w:style>
  <w:style w:type="paragraph" w:customStyle="1" w:styleId="EndNoteBibliographyTitle">
    <w:name w:val="EndNote Bibliography Title"/>
    <w:basedOn w:val="Normal"/>
    <w:link w:val="EndNoteBibliographyTitleChar"/>
    <w:rsid w:val="00392C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92C01"/>
    <w:rPr>
      <w:rFonts w:ascii="Calibri" w:hAnsi="Calibri" w:cs="Calibri"/>
    </w:rPr>
  </w:style>
  <w:style w:type="paragraph" w:customStyle="1" w:styleId="EndNoteBibliography">
    <w:name w:val="EndNote Bibliography"/>
    <w:basedOn w:val="Normal"/>
    <w:link w:val="EndNoteBibliographyChar"/>
    <w:rsid w:val="00392C01"/>
    <w:rPr>
      <w:rFonts w:ascii="Calibri" w:hAnsi="Calibri" w:cs="Calibri"/>
    </w:rPr>
  </w:style>
  <w:style w:type="character" w:customStyle="1" w:styleId="EndNoteBibliographyChar">
    <w:name w:val="EndNote Bibliography Char"/>
    <w:basedOn w:val="DefaultParagraphFont"/>
    <w:link w:val="EndNoteBibliography"/>
    <w:rsid w:val="00392C01"/>
    <w:rPr>
      <w:rFonts w:ascii="Calibri" w:hAnsi="Calibri" w:cs="Calibri"/>
    </w:rPr>
  </w:style>
  <w:style w:type="character" w:styleId="LineNumber">
    <w:name w:val="line number"/>
    <w:basedOn w:val="DefaultParagraphFont"/>
    <w:uiPriority w:val="99"/>
    <w:semiHidden/>
    <w:unhideWhenUsed/>
    <w:rsid w:val="003C3D9A"/>
  </w:style>
  <w:style w:type="paragraph" w:styleId="ListParagraph">
    <w:name w:val="List Paragraph"/>
    <w:basedOn w:val="Normal"/>
    <w:uiPriority w:val="34"/>
    <w:qFormat/>
    <w:rsid w:val="00040E28"/>
    <w:pPr>
      <w:ind w:left="720"/>
      <w:contextualSpacing/>
    </w:pPr>
    <w:rPr>
      <w:rFonts w:eastAsiaTheme="minorEastAsia"/>
    </w:rPr>
  </w:style>
  <w:style w:type="paragraph" w:styleId="Header">
    <w:name w:val="header"/>
    <w:basedOn w:val="Normal"/>
    <w:link w:val="HeaderChar"/>
    <w:uiPriority w:val="99"/>
    <w:unhideWhenUsed/>
    <w:rsid w:val="00C126C3"/>
    <w:pPr>
      <w:tabs>
        <w:tab w:val="center" w:pos="4680"/>
        <w:tab w:val="right" w:pos="9360"/>
      </w:tabs>
    </w:pPr>
  </w:style>
  <w:style w:type="character" w:customStyle="1" w:styleId="HeaderChar">
    <w:name w:val="Header Char"/>
    <w:basedOn w:val="DefaultParagraphFont"/>
    <w:link w:val="Header"/>
    <w:uiPriority w:val="99"/>
    <w:rsid w:val="00C126C3"/>
  </w:style>
  <w:style w:type="paragraph" w:styleId="Footer">
    <w:name w:val="footer"/>
    <w:basedOn w:val="Normal"/>
    <w:link w:val="FooterChar"/>
    <w:uiPriority w:val="99"/>
    <w:unhideWhenUsed/>
    <w:rsid w:val="00C126C3"/>
    <w:pPr>
      <w:tabs>
        <w:tab w:val="center" w:pos="4680"/>
        <w:tab w:val="right" w:pos="9360"/>
      </w:tabs>
    </w:pPr>
  </w:style>
  <w:style w:type="character" w:customStyle="1" w:styleId="FooterChar">
    <w:name w:val="Footer Char"/>
    <w:basedOn w:val="DefaultParagraphFont"/>
    <w:link w:val="Footer"/>
    <w:uiPriority w:val="99"/>
    <w:rsid w:val="00C126C3"/>
  </w:style>
  <w:style w:type="character" w:styleId="PageNumber">
    <w:name w:val="page number"/>
    <w:basedOn w:val="DefaultParagraphFont"/>
    <w:uiPriority w:val="99"/>
    <w:semiHidden/>
    <w:unhideWhenUsed/>
    <w:rsid w:val="00C126C3"/>
  </w:style>
  <w:style w:type="table" w:styleId="TableGrid">
    <w:name w:val="Table Grid"/>
    <w:basedOn w:val="TableNormal"/>
    <w:uiPriority w:val="59"/>
    <w:rsid w:val="00DA3FA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0016">
      <w:bodyDiv w:val="1"/>
      <w:marLeft w:val="0"/>
      <w:marRight w:val="0"/>
      <w:marTop w:val="0"/>
      <w:marBottom w:val="0"/>
      <w:divBdr>
        <w:top w:val="none" w:sz="0" w:space="0" w:color="auto"/>
        <w:left w:val="none" w:sz="0" w:space="0" w:color="auto"/>
        <w:bottom w:val="none" w:sz="0" w:space="0" w:color="auto"/>
        <w:right w:val="none" w:sz="0" w:space="0" w:color="auto"/>
      </w:divBdr>
      <w:divsChild>
        <w:div w:id="1687516953">
          <w:marLeft w:val="0"/>
          <w:marRight w:val="0"/>
          <w:marTop w:val="0"/>
          <w:marBottom w:val="0"/>
          <w:divBdr>
            <w:top w:val="none" w:sz="0" w:space="0" w:color="auto"/>
            <w:left w:val="none" w:sz="0" w:space="0" w:color="auto"/>
            <w:bottom w:val="none" w:sz="0" w:space="0" w:color="auto"/>
            <w:right w:val="none" w:sz="0" w:space="0" w:color="auto"/>
          </w:divBdr>
        </w:div>
        <w:div w:id="930119666">
          <w:marLeft w:val="0"/>
          <w:marRight w:val="0"/>
          <w:marTop w:val="0"/>
          <w:marBottom w:val="0"/>
          <w:divBdr>
            <w:top w:val="none" w:sz="0" w:space="0" w:color="auto"/>
            <w:left w:val="none" w:sz="0" w:space="0" w:color="auto"/>
            <w:bottom w:val="none" w:sz="0" w:space="0" w:color="auto"/>
            <w:right w:val="none" w:sz="0" w:space="0" w:color="auto"/>
          </w:divBdr>
        </w:div>
      </w:divsChild>
    </w:div>
    <w:div w:id="567884992">
      <w:bodyDiv w:val="1"/>
      <w:marLeft w:val="0"/>
      <w:marRight w:val="0"/>
      <w:marTop w:val="0"/>
      <w:marBottom w:val="0"/>
      <w:divBdr>
        <w:top w:val="none" w:sz="0" w:space="0" w:color="auto"/>
        <w:left w:val="none" w:sz="0" w:space="0" w:color="auto"/>
        <w:bottom w:val="none" w:sz="0" w:space="0" w:color="auto"/>
        <w:right w:val="none" w:sz="0" w:space="0" w:color="auto"/>
      </w:divBdr>
    </w:div>
    <w:div w:id="594485523">
      <w:bodyDiv w:val="1"/>
      <w:marLeft w:val="0"/>
      <w:marRight w:val="0"/>
      <w:marTop w:val="0"/>
      <w:marBottom w:val="0"/>
      <w:divBdr>
        <w:top w:val="none" w:sz="0" w:space="0" w:color="auto"/>
        <w:left w:val="none" w:sz="0" w:space="0" w:color="auto"/>
        <w:bottom w:val="none" w:sz="0" w:space="0" w:color="auto"/>
        <w:right w:val="none" w:sz="0" w:space="0" w:color="auto"/>
      </w:divBdr>
    </w:div>
    <w:div w:id="602346836">
      <w:bodyDiv w:val="1"/>
      <w:marLeft w:val="0"/>
      <w:marRight w:val="0"/>
      <w:marTop w:val="0"/>
      <w:marBottom w:val="0"/>
      <w:divBdr>
        <w:top w:val="none" w:sz="0" w:space="0" w:color="auto"/>
        <w:left w:val="none" w:sz="0" w:space="0" w:color="auto"/>
        <w:bottom w:val="none" w:sz="0" w:space="0" w:color="auto"/>
        <w:right w:val="none" w:sz="0" w:space="0" w:color="auto"/>
      </w:divBdr>
    </w:div>
    <w:div w:id="704793461">
      <w:bodyDiv w:val="1"/>
      <w:marLeft w:val="0"/>
      <w:marRight w:val="0"/>
      <w:marTop w:val="0"/>
      <w:marBottom w:val="0"/>
      <w:divBdr>
        <w:top w:val="none" w:sz="0" w:space="0" w:color="auto"/>
        <w:left w:val="none" w:sz="0" w:space="0" w:color="auto"/>
        <w:bottom w:val="none" w:sz="0" w:space="0" w:color="auto"/>
        <w:right w:val="none" w:sz="0" w:space="0" w:color="auto"/>
      </w:divBdr>
    </w:div>
    <w:div w:id="927734406">
      <w:bodyDiv w:val="1"/>
      <w:marLeft w:val="0"/>
      <w:marRight w:val="0"/>
      <w:marTop w:val="0"/>
      <w:marBottom w:val="0"/>
      <w:divBdr>
        <w:top w:val="none" w:sz="0" w:space="0" w:color="auto"/>
        <w:left w:val="none" w:sz="0" w:space="0" w:color="auto"/>
        <w:bottom w:val="none" w:sz="0" w:space="0" w:color="auto"/>
        <w:right w:val="none" w:sz="0" w:space="0" w:color="auto"/>
      </w:divBdr>
    </w:div>
    <w:div w:id="1096748416">
      <w:bodyDiv w:val="1"/>
      <w:marLeft w:val="0"/>
      <w:marRight w:val="0"/>
      <w:marTop w:val="0"/>
      <w:marBottom w:val="0"/>
      <w:divBdr>
        <w:top w:val="none" w:sz="0" w:space="0" w:color="auto"/>
        <w:left w:val="none" w:sz="0" w:space="0" w:color="auto"/>
        <w:bottom w:val="none" w:sz="0" w:space="0" w:color="auto"/>
        <w:right w:val="none" w:sz="0" w:space="0" w:color="auto"/>
      </w:divBdr>
    </w:div>
    <w:div w:id="1295677623">
      <w:bodyDiv w:val="1"/>
      <w:marLeft w:val="0"/>
      <w:marRight w:val="0"/>
      <w:marTop w:val="0"/>
      <w:marBottom w:val="0"/>
      <w:divBdr>
        <w:top w:val="none" w:sz="0" w:space="0" w:color="auto"/>
        <w:left w:val="none" w:sz="0" w:space="0" w:color="auto"/>
        <w:bottom w:val="none" w:sz="0" w:space="0" w:color="auto"/>
        <w:right w:val="none" w:sz="0" w:space="0" w:color="auto"/>
      </w:divBdr>
    </w:div>
    <w:div w:id="1904413722">
      <w:bodyDiv w:val="1"/>
      <w:marLeft w:val="0"/>
      <w:marRight w:val="0"/>
      <w:marTop w:val="0"/>
      <w:marBottom w:val="0"/>
      <w:divBdr>
        <w:top w:val="none" w:sz="0" w:space="0" w:color="auto"/>
        <w:left w:val="none" w:sz="0" w:space="0" w:color="auto"/>
        <w:bottom w:val="none" w:sz="0" w:space="0" w:color="auto"/>
        <w:right w:val="none" w:sz="0" w:space="0" w:color="auto"/>
      </w:divBdr>
    </w:div>
    <w:div w:id="2020423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780</Words>
  <Characters>2724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hns, Michael S - (mkuhns)</dc:creator>
  <cp:keywords/>
  <dc:description/>
  <cp:lastModifiedBy>Kuhns, Michael S - (mkuhns)</cp:lastModifiedBy>
  <cp:revision>2</cp:revision>
  <cp:lastPrinted>2022-07-12T22:18:00Z</cp:lastPrinted>
  <dcterms:created xsi:type="dcterms:W3CDTF">2022-07-18T18:45:00Z</dcterms:created>
  <dcterms:modified xsi:type="dcterms:W3CDTF">2022-07-18T18:45:00Z</dcterms:modified>
</cp:coreProperties>
</file>